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482F5" w14:textId="3DDF63BD" w:rsidR="00374323" w:rsidRDefault="00374323" w:rsidP="00F3653D">
      <w:pPr>
        <w:spacing w:after="0" w:line="360" w:lineRule="auto"/>
        <w:jc w:val="center"/>
        <w:rPr>
          <w:rFonts w:asciiTheme="majorBidi" w:hAnsiTheme="majorBidi" w:cstheme="majorBidi"/>
          <w:b/>
          <w:sz w:val="28"/>
          <w:szCs w:val="28"/>
        </w:rPr>
      </w:pPr>
    </w:p>
    <w:p w14:paraId="3E021902" w14:textId="77777777" w:rsidR="00860EA4" w:rsidRDefault="00860EA4" w:rsidP="00F3653D">
      <w:pPr>
        <w:spacing w:after="0" w:line="360" w:lineRule="auto"/>
        <w:jc w:val="center"/>
        <w:rPr>
          <w:rFonts w:asciiTheme="majorBidi" w:hAnsiTheme="majorBidi" w:cstheme="majorBidi"/>
          <w:b/>
          <w:sz w:val="28"/>
          <w:szCs w:val="28"/>
        </w:rPr>
      </w:pPr>
    </w:p>
    <w:p w14:paraId="66FA85A7" w14:textId="77777777" w:rsidR="0004018F" w:rsidRDefault="0004018F" w:rsidP="00F3653D">
      <w:pPr>
        <w:spacing w:after="0" w:line="360" w:lineRule="auto"/>
        <w:jc w:val="center"/>
        <w:rPr>
          <w:rFonts w:asciiTheme="majorBidi" w:hAnsiTheme="majorBidi" w:cstheme="majorBidi"/>
          <w:b/>
          <w:sz w:val="28"/>
          <w:szCs w:val="28"/>
        </w:rPr>
      </w:pPr>
    </w:p>
    <w:p w14:paraId="733DC490" w14:textId="0C75B384" w:rsidR="000C10E5" w:rsidRPr="004F612D" w:rsidRDefault="0077244A" w:rsidP="00F3653D">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A Novel </w:t>
      </w:r>
      <w:r w:rsidR="00F3653D" w:rsidRPr="00F3653D">
        <w:rPr>
          <w:rFonts w:asciiTheme="majorBidi" w:hAnsiTheme="majorBidi" w:cstheme="majorBidi"/>
          <w:b/>
          <w:sz w:val="28"/>
          <w:szCs w:val="28"/>
        </w:rPr>
        <w:t>Approach for Structural Dissimilarity and Evolutionary Insights</w:t>
      </w:r>
    </w:p>
    <w:p w14:paraId="23AAAA8C" w14:textId="079932CE" w:rsidR="000C10E5"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Abstract</w:t>
      </w:r>
    </w:p>
    <w:p w14:paraId="1B3EB9EB" w14:textId="67CBF106" w:rsidR="00374323" w:rsidRDefault="00374323">
      <w:pPr>
        <w:spacing w:after="0" w:line="360" w:lineRule="auto"/>
        <w:rPr>
          <w:rFonts w:asciiTheme="majorBidi" w:hAnsiTheme="majorBidi" w:cstheme="majorBidi"/>
          <w:b/>
          <w:sz w:val="28"/>
          <w:szCs w:val="28"/>
        </w:rPr>
      </w:pPr>
    </w:p>
    <w:p w14:paraId="4D6EDC1F" w14:textId="1843FB22" w:rsidR="000C10E5" w:rsidRPr="00A21347" w:rsidRDefault="00374323" w:rsidP="00E66A62">
      <w:pPr>
        <w:spacing w:after="0" w:line="360" w:lineRule="auto"/>
        <w:jc w:val="lowKashida"/>
        <w:rPr>
          <w:rFonts w:asciiTheme="majorBidi" w:hAnsiTheme="majorBidi" w:cstheme="majorBidi"/>
        </w:rPr>
      </w:pPr>
      <w:r w:rsidRPr="00374323">
        <w:rPr>
          <w:rFonts w:asciiTheme="majorBidi" w:hAnsiTheme="majorBidi" w:cstheme="majorBidi"/>
        </w:rPr>
        <w:t>The assessment of protein similarity, functional prediction, and the delineation of evolutionary connections stand as pivotal pursuits</w:t>
      </w:r>
      <w:r w:rsidR="00B70865">
        <w:rPr>
          <w:rFonts w:asciiTheme="majorBidi" w:hAnsiTheme="majorBidi" w:cstheme="majorBidi"/>
        </w:rPr>
        <w:t xml:space="preserve"> in the realm of bioinformatics</w:t>
      </w:r>
      <w:r w:rsidRPr="00374323">
        <w:rPr>
          <w:rFonts w:asciiTheme="majorBidi" w:hAnsiTheme="majorBidi" w:cstheme="majorBidi"/>
        </w:rPr>
        <w:t>.</w:t>
      </w:r>
      <w:r>
        <w:rPr>
          <w:rFonts w:asciiTheme="majorBidi" w:hAnsiTheme="majorBidi" w:cstheme="majorBidi"/>
        </w:rPr>
        <w:t xml:space="preserve"> </w:t>
      </w:r>
      <w:r w:rsidRPr="00374323">
        <w:rPr>
          <w:rFonts w:asciiTheme="majorBidi" w:hAnsiTheme="majorBidi" w:cstheme="majorBidi"/>
        </w:rPr>
        <w:t>Protein energy, an indicator of stability, has seldom been utilized for comparing the similarity of two proteins.</w:t>
      </w:r>
      <w:r>
        <w:rPr>
          <w:rFonts w:asciiTheme="majorBidi" w:hAnsiTheme="majorBidi" w:cstheme="majorBidi"/>
        </w:rPr>
        <w:t xml:space="preserve"> </w:t>
      </w:r>
      <w:r w:rsidRPr="00374323">
        <w:rPr>
          <w:rFonts w:asciiTheme="majorBidi" w:hAnsiTheme="majorBidi" w:cstheme="majorBidi"/>
        </w:rPr>
        <w:t xml:space="preserve">This study delves into the exploration of protein energy profiles as a novel avenue for comparison, diverging from conventional methods reliant on </w:t>
      </w:r>
      <w:r>
        <w:rPr>
          <w:rFonts w:asciiTheme="majorBidi" w:hAnsiTheme="majorBidi" w:cstheme="majorBidi"/>
        </w:rPr>
        <w:t xml:space="preserve">structural alignment or </w:t>
      </w:r>
      <w:r w:rsidRPr="00374323">
        <w:rPr>
          <w:rFonts w:asciiTheme="majorBidi" w:hAnsiTheme="majorBidi" w:cstheme="majorBidi"/>
        </w:rPr>
        <w:t>atomic distances</w:t>
      </w:r>
      <w:r>
        <w:rPr>
          <w:rFonts w:asciiTheme="majorBidi" w:hAnsiTheme="majorBidi" w:cstheme="majorBidi"/>
        </w:rPr>
        <w:t xml:space="preserve">. </w:t>
      </w:r>
      <w:r w:rsidRPr="00374323">
        <w:rPr>
          <w:rFonts w:asciiTheme="majorBidi" w:hAnsiTheme="majorBidi" w:cstheme="majorBidi"/>
        </w:rPr>
        <w:t xml:space="preserve">In this investigation, a distinctive energy profile is assigned to each protein, and their comparative analysis is executed to scrutinize structural characteristics and evolutionary relationships. </w:t>
      </w:r>
      <w:r w:rsidR="00A45A5E">
        <w:rPr>
          <w:rFonts w:asciiTheme="majorBidi" w:hAnsiTheme="majorBidi" w:cstheme="majorBidi"/>
        </w:rPr>
        <w:t>A</w:t>
      </w:r>
      <w:r w:rsidR="00A45A5E" w:rsidRPr="008D77E3">
        <w:rPr>
          <w:rFonts w:asciiTheme="majorBidi" w:hAnsiTheme="majorBidi" w:cstheme="majorBidi"/>
        </w:rPr>
        <w:t xml:space="preserve"> key observation is that the energy profile, estimated from sequences, exhibits a robust correlation with energy obtained from structur</w:t>
      </w:r>
      <w:r w:rsidR="00A45A5E">
        <w:rPr>
          <w:rFonts w:asciiTheme="majorBidi" w:hAnsiTheme="majorBidi" w:cstheme="majorBidi"/>
        </w:rPr>
        <w:t>e</w:t>
      </w:r>
      <w:r w:rsidR="00A45A5E" w:rsidRPr="008D77E3">
        <w:rPr>
          <w:rFonts w:asciiTheme="majorBidi" w:hAnsiTheme="majorBidi" w:cstheme="majorBidi"/>
        </w:rPr>
        <w:t xml:space="preserve">. </w:t>
      </w:r>
      <w:r w:rsidR="008D77E3" w:rsidRPr="008D77E3">
        <w:rPr>
          <w:rFonts w:asciiTheme="majorBidi" w:hAnsiTheme="majorBidi" w:cstheme="majorBidi"/>
        </w:rPr>
        <w:t xml:space="preserve">The SCOP database is utilized to assess energy profiles at various hierarchical levels, including class, fold, superfamily, and family. Results indicate that energy profiles can encapsulate substantial information about protein structure, revealing notable similarities within specific classes or superfamily </w:t>
      </w:r>
      <w:r w:rsidR="008D77E3">
        <w:rPr>
          <w:rFonts w:asciiTheme="majorBidi" w:hAnsiTheme="majorBidi" w:cstheme="majorBidi"/>
        </w:rPr>
        <w:t xml:space="preserve">or </w:t>
      </w:r>
      <w:r w:rsidR="008D77E3" w:rsidRPr="008D77E3">
        <w:rPr>
          <w:rFonts w:asciiTheme="majorBidi" w:hAnsiTheme="majorBidi" w:cstheme="majorBidi"/>
        </w:rPr>
        <w:t>folds.</w:t>
      </w:r>
      <w:r w:rsidR="008D77E3">
        <w:rPr>
          <w:rFonts w:asciiTheme="majorBidi" w:hAnsiTheme="majorBidi" w:cstheme="majorBidi"/>
        </w:rPr>
        <w:t xml:space="preserve">  </w:t>
      </w:r>
      <w:r w:rsidR="008D77E3" w:rsidRPr="008D77E3">
        <w:rPr>
          <w:rFonts w:asciiTheme="majorBidi" w:hAnsiTheme="majorBidi" w:cstheme="majorBidi"/>
        </w:rPr>
        <w:t xml:space="preserve">Furthermore, the study illustrates the discriminative potential of energy profiles in distinguishing proteins across diverse species. This is exemplified by the selection of spike glycoproteins from three coronavirus species and the categorization of </w:t>
      </w:r>
      <w:proofErr w:type="spellStart"/>
      <w:r w:rsidR="008D77E3" w:rsidRPr="008D77E3">
        <w:rPr>
          <w:rFonts w:asciiTheme="majorBidi" w:hAnsiTheme="majorBidi" w:cstheme="majorBidi"/>
        </w:rPr>
        <w:t>bacteriocins</w:t>
      </w:r>
      <w:proofErr w:type="spellEnd"/>
      <w:r w:rsidR="008D77E3" w:rsidRPr="008D77E3">
        <w:rPr>
          <w:rFonts w:asciiTheme="majorBidi" w:hAnsiTheme="majorBidi" w:cstheme="majorBidi"/>
        </w:rPr>
        <w:t xml:space="preserve"> proteins as small peptides produced by bacteria according to BAGEL annotation.</w:t>
      </w:r>
      <w:r w:rsidR="008D77E3">
        <w:rPr>
          <w:rFonts w:asciiTheme="majorBidi" w:hAnsiTheme="majorBidi" w:cstheme="majorBidi"/>
        </w:rPr>
        <w:t xml:space="preserve"> </w:t>
      </w:r>
      <w:r w:rsidRPr="00374323">
        <w:rPr>
          <w:rFonts w:asciiTheme="majorBidi" w:hAnsiTheme="majorBidi" w:cstheme="majorBidi"/>
        </w:rPr>
        <w:t xml:space="preserve">In conclusion, we illustrate the utility of this approach in predicting drug combinations predicated on the distinctiveness of target proteins. </w:t>
      </w:r>
      <w:r w:rsidR="00E66A62" w:rsidRPr="008D77E3">
        <w:rPr>
          <w:rFonts w:asciiTheme="majorBidi" w:hAnsiTheme="majorBidi" w:cstheme="majorBidi"/>
        </w:rPr>
        <w:t>The energy computations in this study are performed using knowledge-based functions.</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7B7D2B19" w14:textId="3BEA9599" w:rsidR="003F65BB" w:rsidRDefault="003F65BB" w:rsidP="00233F26">
      <w:pPr>
        <w:spacing w:after="0" w:line="360" w:lineRule="auto"/>
        <w:jc w:val="both"/>
        <w:rPr>
          <w:rFonts w:asciiTheme="majorBidi" w:hAnsiTheme="majorBidi" w:cstheme="majorBidi"/>
        </w:rPr>
      </w:pPr>
    </w:p>
    <w:p w14:paraId="638863ED" w14:textId="0EDFC618" w:rsidR="00233F26" w:rsidRDefault="00233F26" w:rsidP="00233F26">
      <w:pPr>
        <w:spacing w:after="0" w:line="360" w:lineRule="auto"/>
        <w:jc w:val="both"/>
        <w:rPr>
          <w:rFonts w:asciiTheme="majorBidi" w:hAnsiTheme="majorBidi" w:cstheme="majorBidi"/>
        </w:rPr>
      </w:pPr>
    </w:p>
    <w:p w14:paraId="3EF9E243" w14:textId="7A697D5C"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9B913CB" w14:textId="2030A235" w:rsidR="001156EA" w:rsidRDefault="0077244A" w:rsidP="00FD439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w:t>
      </w:r>
      <w:r w:rsidR="001156EA" w:rsidRPr="001156EA">
        <w:rPr>
          <w:rFonts w:asciiTheme="majorBidi" w:hAnsiTheme="majorBidi" w:cstheme="majorBidi"/>
          <w:sz w:val="24"/>
          <w:szCs w:val="24"/>
        </w:rPr>
        <w:t xml:space="preserve">holds paramount importance within the domains of biology, medicine, and pharmacy. While experimental methods exhibit high accuracy in </w:t>
      </w:r>
      <w:r w:rsidR="001156EA">
        <w:rPr>
          <w:rFonts w:asciiTheme="majorBidi" w:hAnsiTheme="majorBidi" w:cstheme="majorBidi"/>
          <w:sz w:val="24"/>
          <w:szCs w:val="24"/>
        </w:rPr>
        <w:t>protein function associations</w:t>
      </w:r>
      <w:r w:rsidR="001156EA" w:rsidRPr="001156EA">
        <w:rPr>
          <w:rFonts w:asciiTheme="majorBidi" w:hAnsiTheme="majorBidi" w:cstheme="majorBidi"/>
          <w:sz w:val="24"/>
          <w:szCs w:val="24"/>
        </w:rPr>
        <w:t>, their inherent drawbacks, such as being time-intensive and expensive, have instigated the exploration of computational avenu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lack annotations</w:t>
      </w:r>
      <w:r w:rsidR="001156EA">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1]</w:t>
      </w:r>
      <w:r w:rsidR="00B22E12">
        <w:rPr>
          <w:rFonts w:asciiTheme="majorBidi" w:hAnsiTheme="majorBidi" w:cstheme="majorBidi"/>
          <w:sz w:val="24"/>
          <w:szCs w:val="24"/>
        </w:rPr>
        <w:fldChar w:fldCharType="end"/>
      </w:r>
      <w:r w:rsidR="00716352" w:rsidRPr="00716352">
        <w:rPr>
          <w:rFonts w:asciiTheme="majorBidi" w:hAnsiTheme="majorBidi" w:cstheme="majorBidi"/>
          <w:sz w:val="24"/>
          <w:szCs w:val="24"/>
        </w:rPr>
        <w:t>.</w:t>
      </w:r>
      <w:r w:rsidR="003A59E9">
        <w:rPr>
          <w:rFonts w:asciiTheme="majorBidi" w:hAnsiTheme="majorBidi" w:cstheme="majorBidi"/>
          <w:sz w:val="24"/>
          <w:szCs w:val="24"/>
        </w:rPr>
        <w:t xml:space="preserve"> </w:t>
      </w:r>
      <w:r w:rsidR="00716352" w:rsidRPr="00716352">
        <w:rPr>
          <w:rFonts w:asciiTheme="majorBidi" w:hAnsiTheme="majorBidi" w:cstheme="majorBidi"/>
          <w:sz w:val="24"/>
          <w:szCs w:val="24"/>
        </w:rPr>
        <w:t xml:space="preserve">Conventional </w:t>
      </w:r>
      <w:r w:rsidR="00B22E12">
        <w:rPr>
          <w:rFonts w:asciiTheme="majorBidi" w:hAnsiTheme="majorBidi" w:cstheme="majorBidi"/>
          <w:sz w:val="24"/>
          <w:szCs w:val="24"/>
        </w:rPr>
        <w:t xml:space="preserve">computational </w:t>
      </w:r>
      <w:r w:rsidR="00716352" w:rsidRPr="00716352">
        <w:rPr>
          <w:rFonts w:asciiTheme="majorBidi" w:hAnsiTheme="majorBidi" w:cstheme="majorBidi"/>
          <w:sz w:val="24"/>
          <w:szCs w:val="24"/>
        </w:rPr>
        <w:t xml:space="preserve">methods for predicting protein functions predominantly rely on </w:t>
      </w:r>
      <w:r w:rsidR="00B22E12" w:rsidRPr="00B53549">
        <w:rPr>
          <w:rFonts w:asciiTheme="majorBidi" w:hAnsiTheme="majorBidi" w:cstheme="majorBidi"/>
          <w:sz w:val="24"/>
          <w:szCs w:val="24"/>
        </w:rPr>
        <w:t>sequence similarity search tools like BLAST</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2]</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and FASTA</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3]</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as well as motif search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4]</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contemporary approaches have explored an extensive array of methodologies, including sequence-based techniqu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5]</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omics-data integration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6]</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phylogenetic profiling</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7]</w:t>
      </w:r>
      <w:r w:rsidR="00B22E12">
        <w:rPr>
          <w:rFonts w:asciiTheme="majorBidi" w:hAnsiTheme="majorBidi" w:cstheme="majorBidi"/>
          <w:sz w:val="24"/>
          <w:szCs w:val="24"/>
        </w:rPr>
        <w:fldChar w:fldCharType="end"/>
      </w:r>
      <w:r w:rsidR="00B22E12">
        <w:rPr>
          <w:rFonts w:asciiTheme="majorBidi" w:hAnsiTheme="majorBidi" w:cstheme="majorBidi"/>
          <w:sz w:val="24"/>
          <w:szCs w:val="24"/>
        </w:rPr>
        <w:t xml:space="preserve"> </w:t>
      </w:r>
      <w:r w:rsidR="00B22E12" w:rsidRPr="00B53549">
        <w:rPr>
          <w:rFonts w:asciiTheme="majorBidi" w:hAnsiTheme="majorBidi" w:cstheme="majorBidi"/>
          <w:sz w:val="24"/>
          <w:szCs w:val="24"/>
        </w:rPr>
        <w:t xml:space="preserve"> and three-dimensional protein structures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8]</w:t>
      </w:r>
      <w:r w:rsidR="00B22E12">
        <w:rPr>
          <w:rFonts w:asciiTheme="majorBidi" w:hAnsiTheme="majorBidi" w:cstheme="majorBidi"/>
          <w:sz w:val="24"/>
          <w:szCs w:val="24"/>
        </w:rPr>
        <w:fldChar w:fldCharType="end"/>
      </w:r>
      <w:r w:rsidR="001156EA">
        <w:rPr>
          <w:rFonts w:asciiTheme="majorBidi" w:hAnsiTheme="majorBidi" w:cstheme="majorBidi"/>
          <w:sz w:val="24"/>
          <w:szCs w:val="24"/>
        </w:rPr>
        <w:t>.</w:t>
      </w:r>
      <w:r w:rsidR="00B22E12" w:rsidRPr="00B53549">
        <w:rPr>
          <w:rFonts w:asciiTheme="majorBidi" w:hAnsiTheme="majorBidi" w:cstheme="majorBidi"/>
          <w:sz w:val="24"/>
          <w:szCs w:val="24"/>
        </w:rPr>
        <w:t xml:space="preserve"> </w:t>
      </w:r>
      <w:r w:rsidR="001156EA" w:rsidRPr="001156EA">
        <w:rPr>
          <w:rFonts w:asciiTheme="majorBidi" w:hAnsiTheme="majorBidi" w:cstheme="majorBidi"/>
          <w:sz w:val="24"/>
          <w:szCs w:val="24"/>
        </w:rPr>
        <w:t xml:space="preserve">All these approaches strive to augment the precision and depth of our understanding of protein functionality. Despite the diversity in methodologies, the underlying commonality revolves around determining protein similarity either through sequence alignment or structural comparison. </w:t>
      </w:r>
    </w:p>
    <w:p w14:paraId="5753C0E2" w14:textId="77777777" w:rsidR="003754EF" w:rsidRPr="00A51A7C" w:rsidRDefault="003754EF" w:rsidP="003754EF">
      <w:pPr>
        <w:spacing w:line="360" w:lineRule="auto"/>
        <w:jc w:val="both"/>
        <w:rPr>
          <w:rFonts w:asciiTheme="majorBidi" w:hAnsiTheme="majorBidi" w:cstheme="majorBidi"/>
          <w:sz w:val="24"/>
          <w:szCs w:val="24"/>
        </w:rPr>
      </w:pPr>
      <w:r w:rsidRPr="00A83174">
        <w:rPr>
          <w:rFonts w:asciiTheme="majorBidi" w:hAnsiTheme="majorBidi" w:cstheme="majorBidi"/>
          <w:sz w:val="24"/>
          <w:szCs w:val="24"/>
        </w:rPr>
        <w:t xml:space="preserve">Protein stability is a fundamental feature affecting function, activity, and regulation of biomolecules. The energy of a protein structure plays a key role in determining its stability. Knowledge-based </w:t>
      </w:r>
      <w:r>
        <w:rPr>
          <w:rFonts w:asciiTheme="majorBidi" w:hAnsiTheme="majorBidi" w:cstheme="majorBidi"/>
          <w:sz w:val="24"/>
          <w:szCs w:val="24"/>
        </w:rPr>
        <w:t xml:space="preserve">potentials, </w:t>
      </w:r>
      <w:r w:rsidRPr="005E5E5F">
        <w:rPr>
          <w:rFonts w:asciiTheme="majorBidi" w:hAnsiTheme="majorBidi" w:cstheme="majorBidi"/>
          <w:sz w:val="24"/>
          <w:szCs w:val="24"/>
        </w:rPr>
        <w:t>categorized as statistical energy functions,</w:t>
      </w:r>
      <w:r>
        <w:rPr>
          <w:rFonts w:asciiTheme="majorBidi" w:hAnsiTheme="majorBidi" w:cstheme="majorBidi"/>
          <w:sz w:val="24"/>
          <w:szCs w:val="24"/>
        </w:rPr>
        <w:t xml:space="preserve"> </w:t>
      </w:r>
      <w:r w:rsidRPr="00A83174">
        <w:rPr>
          <w:rFonts w:asciiTheme="majorBidi" w:hAnsiTheme="majorBidi" w:cstheme="majorBidi"/>
          <w:sz w:val="24"/>
          <w:szCs w:val="24"/>
        </w:rPr>
        <w:t>derived from databases of known protein structures that empirically capture the most probable state of a protein and describe microstates of interactions within protein structure</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 10]&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 10]</w:t>
      </w:r>
      <w:r>
        <w:rPr>
          <w:rFonts w:asciiTheme="majorBidi" w:hAnsiTheme="majorBidi" w:cstheme="majorBidi"/>
          <w:color w:val="000000"/>
          <w:sz w:val="24"/>
          <w:szCs w:val="24"/>
        </w:rPr>
        <w:fldChar w:fldCharType="end"/>
      </w:r>
      <w:r w:rsidRPr="00A83174">
        <w:rPr>
          <w:rFonts w:asciiTheme="majorBidi" w:hAnsiTheme="majorBidi" w:cstheme="majorBidi"/>
          <w:sz w:val="24"/>
          <w:szCs w:val="24"/>
        </w:rPr>
        <w:t>.</w:t>
      </w:r>
      <w:r>
        <w:rPr>
          <w:rFonts w:asciiTheme="majorBidi" w:hAnsiTheme="majorBidi" w:cstheme="majorBidi"/>
          <w:sz w:val="24"/>
          <w:szCs w:val="24"/>
        </w:rPr>
        <w:t xml:space="preserve"> </w:t>
      </w:r>
      <w:r w:rsidRPr="005E5E5F">
        <w:rPr>
          <w:rFonts w:asciiTheme="majorBidi" w:hAnsiTheme="majorBidi" w:cstheme="majorBidi"/>
          <w:sz w:val="24"/>
          <w:szCs w:val="24"/>
        </w:rPr>
        <w:t>Various types of potential functions leverage information extracted from known protein structures to estimate energies of pairwise interactions. These include distance-dependen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1]</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elo&lt;/Author&gt;&lt;Year&gt;2002&lt;/Year&gt;&lt;RecNum&gt;7&lt;/RecNum&gt;&lt;DisplayText&gt;[12]&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2]</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was used </w:t>
      </w:r>
      <w:r w:rsidRPr="00B53549">
        <w:rPr>
          <w:rFonts w:asciiTheme="majorBidi" w:hAnsiTheme="majorBidi" w:cstheme="majorBidi"/>
          <w:color w:val="000000"/>
          <w:sz w:val="24"/>
          <w:szCs w:val="24"/>
        </w:rPr>
        <w:t>to extract distance-dependent knowledge-based potential function.</w:t>
      </w:r>
      <w:r>
        <w:rPr>
          <w:rFonts w:asciiTheme="majorBidi" w:hAnsiTheme="majorBidi" w:cstheme="majorBidi"/>
          <w:color w:val="000000"/>
          <w:sz w:val="24"/>
          <w:szCs w:val="24"/>
        </w:rPr>
        <w:t xml:space="preserve"> </w:t>
      </w:r>
      <w:r w:rsidRPr="00432AF3">
        <w:rPr>
          <w:rFonts w:asciiTheme="majorBidi" w:hAnsiTheme="majorBidi" w:cstheme="majorBidi"/>
          <w:color w:val="000000"/>
          <w:sz w:val="24"/>
          <w:szCs w:val="24"/>
        </w:rPr>
        <w:t xml:space="preserve">The conventional assumption </w:t>
      </w:r>
      <w:r>
        <w:rPr>
          <w:rFonts w:asciiTheme="majorBidi" w:hAnsiTheme="majorBidi" w:cstheme="majorBidi"/>
          <w:color w:val="000000"/>
          <w:sz w:val="24"/>
          <w:szCs w:val="24"/>
        </w:rPr>
        <w:t>states</w:t>
      </w:r>
      <w:r w:rsidRPr="00432AF3">
        <w:rPr>
          <w:rFonts w:asciiTheme="majorBidi" w:hAnsiTheme="majorBidi" w:cstheme="majorBidi"/>
          <w:color w:val="000000"/>
          <w:sz w:val="24"/>
          <w:szCs w:val="24"/>
        </w:rPr>
        <w:t xml:space="preserve"> that a native protein structure is confined to a state with the minimum total energy, and the more similar a structure is to the native state, the closer the total energy. However, we take a step beyond this assumption by </w:t>
      </w:r>
      <w:r w:rsidRPr="00432AF3">
        <w:rPr>
          <w:rFonts w:asciiTheme="majorBidi" w:hAnsiTheme="majorBidi" w:cstheme="majorBidi"/>
          <w:color w:val="000000"/>
          <w:sz w:val="24"/>
          <w:szCs w:val="24"/>
        </w:rPr>
        <w:lastRenderedPageBreak/>
        <w:t xml:space="preserve">assigning an energy profile to each protein, suggesting the hypothesis that two similar proteins possess analogous energy profiles. </w:t>
      </w:r>
      <w:r w:rsidRPr="0053119D">
        <w:rPr>
          <w:rFonts w:asciiTheme="majorBidi" w:hAnsiTheme="majorBidi" w:cstheme="majorBidi"/>
          <w:color w:val="000000"/>
          <w:sz w:val="24"/>
          <w:szCs w:val="24"/>
        </w:rPr>
        <w:t>To achieve this, a feature vector is assigned to each protein, with each entry representing the summation of energies for a specific pair of amino acids. With 20 amino acids in proteins, this results in 210 pairwise interaction types. Consequently, an energetic feature vector is assigned to each protein for the first time in this study.</w:t>
      </w:r>
      <w:r>
        <w:rPr>
          <w:rFonts w:asciiTheme="majorBidi" w:hAnsiTheme="majorBidi" w:cstheme="majorBidi"/>
          <w:color w:val="000000"/>
          <w:sz w:val="24"/>
          <w:szCs w:val="24"/>
        </w:rPr>
        <w:t xml:space="preserve"> </w:t>
      </w:r>
      <w:r w:rsidRPr="0053119D">
        <w:rPr>
          <w:rFonts w:asciiTheme="majorBidi" w:hAnsiTheme="majorBidi" w:cstheme="majorBidi"/>
          <w:color w:val="000000"/>
          <w:sz w:val="24"/>
          <w:szCs w:val="24"/>
        </w:rPr>
        <w:t xml:space="preserve">This 210-dimensional vector </w:t>
      </w:r>
      <w:r>
        <w:rPr>
          <w:rFonts w:asciiTheme="majorBidi" w:hAnsiTheme="majorBidi" w:cstheme="majorBidi"/>
          <w:color w:val="000000"/>
          <w:sz w:val="24"/>
          <w:szCs w:val="24"/>
        </w:rPr>
        <w:t>represents</w:t>
      </w:r>
      <w:r w:rsidRPr="0053119D">
        <w:rPr>
          <w:rFonts w:asciiTheme="majorBidi" w:hAnsiTheme="majorBidi" w:cstheme="majorBidi"/>
          <w:color w:val="000000"/>
          <w:sz w:val="24"/>
          <w:szCs w:val="24"/>
        </w:rPr>
        <w:t xml:space="preserve"> the intricate energy landscape </w:t>
      </w:r>
      <w:r w:rsidRPr="00AC5A83">
        <w:rPr>
          <w:rFonts w:asciiTheme="majorBidi" w:hAnsiTheme="majorBidi" w:cstheme="majorBidi"/>
          <w:color w:val="000000"/>
          <w:sz w:val="24"/>
          <w:szCs w:val="24"/>
        </w:rPr>
        <w:t>inherent</w:t>
      </w:r>
      <w:r>
        <w:rPr>
          <w:rFonts w:asciiTheme="majorBidi" w:hAnsiTheme="majorBidi" w:cstheme="majorBidi"/>
          <w:color w:val="000000"/>
          <w:sz w:val="24"/>
          <w:szCs w:val="24"/>
        </w:rPr>
        <w:t xml:space="preserve"> in the protein structure</w:t>
      </w:r>
      <w:r w:rsidRPr="0053119D">
        <w:rPr>
          <w:rFonts w:asciiTheme="majorBidi" w:hAnsiTheme="majorBidi" w:cstheme="majorBidi"/>
          <w:color w:val="000000"/>
          <w:sz w:val="24"/>
          <w:szCs w:val="24"/>
        </w:rPr>
        <w:t>. We refer to this vector of energies as the "energetic profile," serving as the cornerstone of our analytical approach and providing a robust foundation for further investigative pursuits. The Manhattan distance between the energetic profiles of two proteins is considered a measure of dissimilarity between them.</w:t>
      </w:r>
      <w:r>
        <w:rPr>
          <w:rFonts w:asciiTheme="majorBidi" w:hAnsiTheme="majorBidi" w:cstheme="majorBidi"/>
          <w:color w:val="000000"/>
          <w:sz w:val="24"/>
          <w:szCs w:val="24"/>
        </w:rPr>
        <w:t xml:space="preserve"> </w:t>
      </w:r>
      <w:r w:rsidRPr="00987C97">
        <w:rPr>
          <w:rFonts w:asciiTheme="majorBidi" w:hAnsiTheme="majorBidi" w:cstheme="majorBidi"/>
          <w:color w:val="000000"/>
          <w:sz w:val="24"/>
          <w:szCs w:val="24"/>
        </w:rPr>
        <w:t xml:space="preserve">Given the prevailing challenge of experimentally ascertaining the three-dimensional structures of proteins, </w:t>
      </w:r>
      <w:r>
        <w:rPr>
          <w:rFonts w:asciiTheme="majorBidi" w:hAnsiTheme="majorBidi" w:cstheme="majorBidi"/>
          <w:color w:val="000000"/>
          <w:sz w:val="24"/>
          <w:szCs w:val="24"/>
        </w:rPr>
        <w:t xml:space="preserve">the estimation </w:t>
      </w:r>
      <w:r w:rsidRPr="00987C97">
        <w:rPr>
          <w:rFonts w:asciiTheme="majorBidi" w:hAnsiTheme="majorBidi" w:cstheme="majorBidi"/>
          <w:color w:val="000000"/>
          <w:sz w:val="24"/>
          <w:szCs w:val="24"/>
        </w:rPr>
        <w:t xml:space="preserve">of energy based on sequence emerges as a crucial consideration. </w:t>
      </w:r>
      <w:proofErr w:type="spellStart"/>
      <w:r w:rsidRPr="00987C97">
        <w:rPr>
          <w:rFonts w:asciiTheme="majorBidi" w:hAnsiTheme="majorBidi" w:cstheme="majorBidi"/>
          <w:color w:val="000000"/>
          <w:sz w:val="24"/>
          <w:szCs w:val="24"/>
        </w:rPr>
        <w:t>Dostari</w:t>
      </w:r>
      <w:proofErr w:type="spellEnd"/>
      <w:r w:rsidRPr="00987C97">
        <w:rPr>
          <w:rFonts w:asciiTheme="majorBidi" w:hAnsiTheme="majorBidi" w:cstheme="majorBidi"/>
          <w:color w:val="000000"/>
          <w:sz w:val="24"/>
          <w:szCs w:val="24"/>
        </w:rPr>
        <w:t xml:space="preserve"> et</w:t>
      </w:r>
      <w:r>
        <w:rPr>
          <w:rFonts w:asciiTheme="majorBidi" w:hAnsiTheme="majorBidi" w:cstheme="majorBidi"/>
          <w:color w:val="000000"/>
          <w:sz w:val="24"/>
          <w:szCs w:val="24"/>
        </w:rPr>
        <w:t xml:space="preserve"> al.</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3]</w:t>
      </w:r>
      <w:r>
        <w:rPr>
          <w:rFonts w:asciiTheme="majorBidi" w:hAnsiTheme="majorBidi" w:cstheme="majorBidi"/>
          <w:color w:val="000000"/>
          <w:sz w:val="24"/>
          <w:szCs w:val="24"/>
        </w:rPr>
        <w:fldChar w:fldCharType="end"/>
      </w:r>
      <w:r w:rsidRPr="00987C97">
        <w:rPr>
          <w:rFonts w:asciiTheme="majorBidi" w:hAnsiTheme="majorBidi" w:cstheme="majorBidi"/>
          <w:color w:val="000000"/>
          <w:sz w:val="24"/>
          <w:szCs w:val="24"/>
        </w:rPr>
        <w:t xml:space="preserve"> </w:t>
      </w:r>
      <w:proofErr w:type="gramStart"/>
      <w:r>
        <w:rPr>
          <w:rFonts w:asciiTheme="majorBidi" w:hAnsiTheme="majorBidi" w:cstheme="majorBidi"/>
          <w:color w:val="000000"/>
          <w:sz w:val="24"/>
          <w:szCs w:val="24"/>
        </w:rPr>
        <w:t>introduced</w:t>
      </w:r>
      <w:proofErr w:type="gramEnd"/>
      <w:r w:rsidRPr="00987C97">
        <w:rPr>
          <w:rFonts w:asciiTheme="majorBidi" w:hAnsiTheme="majorBidi" w:cstheme="majorBidi"/>
          <w:color w:val="000000"/>
          <w:sz w:val="24"/>
          <w:szCs w:val="24"/>
        </w:rPr>
        <w:t xml:space="preserve"> a method</w:t>
      </w:r>
      <w:r>
        <w:rPr>
          <w:rFonts w:asciiTheme="majorBidi" w:hAnsiTheme="majorBidi" w:cstheme="majorBidi"/>
          <w:color w:val="000000"/>
          <w:sz w:val="24"/>
          <w:szCs w:val="24"/>
        </w:rPr>
        <w:t xml:space="preserve"> to estimate energy based on amino acid composition.</w:t>
      </w:r>
      <w:r w:rsidRPr="00987C97">
        <w:rPr>
          <w:rFonts w:asciiTheme="majorBidi" w:hAnsiTheme="majorBidi" w:cstheme="majorBidi"/>
          <w:color w:val="000000"/>
          <w:sz w:val="24"/>
          <w:szCs w:val="24"/>
        </w:rPr>
        <w:t xml:space="preserve"> </w:t>
      </w:r>
      <w:r w:rsidRPr="001F4CDD">
        <w:rPr>
          <w:rFonts w:asciiTheme="majorBidi" w:hAnsiTheme="majorBidi" w:cstheme="majorBidi"/>
          <w:color w:val="000000"/>
          <w:sz w:val="24"/>
          <w:szCs w:val="24"/>
        </w:rPr>
        <w:t>In our study, we adopted this approach to calculate the energy profile based on sequence.</w:t>
      </w:r>
      <w:r>
        <w:rPr>
          <w:rFonts w:asciiTheme="majorBidi" w:hAnsiTheme="majorBidi" w:cstheme="majorBidi"/>
          <w:color w:val="000000"/>
          <w:sz w:val="24"/>
          <w:szCs w:val="24"/>
        </w:rPr>
        <w:t xml:space="preserve"> </w:t>
      </w:r>
      <w:r>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1D2D6DA2" w14:textId="58002667" w:rsidR="00C7638A" w:rsidRPr="00F712DA" w:rsidRDefault="003754EF" w:rsidP="00E74866">
      <w:pPr>
        <w:spacing w:line="360" w:lineRule="auto"/>
        <w:jc w:val="lowKashida"/>
        <w:rPr>
          <w:rFonts w:asciiTheme="majorBidi" w:hAnsiTheme="majorBidi" w:cstheme="majorBidi"/>
          <w:sz w:val="24"/>
          <w:szCs w:val="24"/>
        </w:rPr>
      </w:pPr>
      <w:r w:rsidRPr="00B53549">
        <w:rPr>
          <w:rFonts w:asciiTheme="majorBidi" w:hAnsiTheme="majorBidi" w:cstheme="majorBidi"/>
          <w:sz w:val="24"/>
          <w:szCs w:val="24"/>
        </w:rPr>
        <w:t xml:space="preserve">The stratification of proteins into distinct folds/superfamily/families, predicated upon evolutionary consanguinity or shared structural and functional attributes, emerges as an indispensable strategy for precise function prediction. </w:t>
      </w:r>
      <w:r>
        <w:rPr>
          <w:rFonts w:asciiTheme="majorBidi" w:hAnsiTheme="majorBidi" w:cstheme="majorBidi"/>
          <w:sz w:val="24"/>
          <w:szCs w:val="24"/>
        </w:rPr>
        <w:t>D</w:t>
      </w:r>
      <w:r w:rsidRPr="00B53549">
        <w:rPr>
          <w:rFonts w:asciiTheme="majorBidi" w:hAnsiTheme="majorBidi" w:cstheme="majorBidi"/>
          <w:sz w:val="24"/>
          <w:szCs w:val="24"/>
        </w:rPr>
        <w:t>atabases such as CATH (Class, Architecture, Topology, Homologous superfamil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illitoe&lt;/Author&gt;&lt;Year&gt;2021&lt;/Year&gt;&lt;RecNum&gt;53&lt;/RecNum&gt;&lt;DisplayText&gt;[14]&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4]</w:t>
      </w:r>
      <w:r>
        <w:rPr>
          <w:rFonts w:asciiTheme="majorBidi" w:hAnsiTheme="majorBidi" w:cstheme="majorBidi"/>
          <w:sz w:val="24"/>
          <w:szCs w:val="24"/>
        </w:rPr>
        <w:fldChar w:fldCharType="end"/>
      </w:r>
      <w:r>
        <w:rPr>
          <w:rFonts w:asciiTheme="majorBidi" w:hAnsiTheme="majorBidi" w:cstheme="majorBidi"/>
          <w:sz w:val="24"/>
          <w:szCs w:val="24"/>
        </w:rPr>
        <w:t xml:space="preserve"> and SCOP (</w:t>
      </w:r>
      <w:r w:rsidRPr="00D33B9D">
        <w:rPr>
          <w:rFonts w:asciiTheme="majorBidi" w:hAnsiTheme="majorBidi" w:cstheme="majorBidi"/>
          <w:color w:val="000000"/>
          <w:sz w:val="24"/>
          <w:szCs w:val="24"/>
        </w:rPr>
        <w:t xml:space="preserve">Structural Classification </w:t>
      </w:r>
      <w:r>
        <w:rPr>
          <w:rFonts w:asciiTheme="majorBidi" w:hAnsiTheme="majorBidi" w:cstheme="majorBidi"/>
          <w:color w:val="000000"/>
          <w:sz w:val="24"/>
          <w:szCs w:val="24"/>
        </w:rPr>
        <w:t>O</w:t>
      </w:r>
      <w:r w:rsidRPr="00D33B9D">
        <w:rPr>
          <w:rFonts w:asciiTheme="majorBidi" w:hAnsiTheme="majorBidi" w:cstheme="majorBidi"/>
          <w:color w:val="000000"/>
          <w:sz w:val="24"/>
          <w:szCs w:val="24"/>
        </w:rPr>
        <w:t>f Proteins</w:t>
      </w:r>
      <w:r>
        <w:rPr>
          <w:rFonts w:asciiTheme="majorBidi" w:hAnsiTheme="majorBidi" w:cstheme="majorBidi"/>
          <w:color w:val="000000"/>
          <w:sz w:val="24"/>
          <w:szCs w:val="24"/>
        </w:rPr>
        <w: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Lo Conte&lt;/Author&gt;&lt;Year&gt;2000&lt;/Year&gt;&lt;RecNum&gt;54&lt;/RecNum&gt;&lt;DisplayText&gt;[15]&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5]</w:t>
      </w:r>
      <w:r>
        <w:rPr>
          <w:rFonts w:asciiTheme="majorBidi" w:hAnsiTheme="majorBidi" w:cstheme="majorBidi"/>
          <w:color w:val="000000"/>
          <w:sz w:val="24"/>
          <w:szCs w:val="24"/>
        </w:rPr>
        <w:fldChar w:fldCharType="end"/>
      </w:r>
      <w:r>
        <w:rPr>
          <w:rFonts w:asciiTheme="majorBidi" w:hAnsiTheme="majorBidi" w:cstheme="majorBidi"/>
          <w:sz w:val="24"/>
          <w:szCs w:val="24"/>
        </w:rPr>
        <w:t xml:space="preserve"> </w:t>
      </w:r>
      <w:r w:rsidRPr="00B53549">
        <w:rPr>
          <w:rFonts w:asciiTheme="majorBidi" w:hAnsiTheme="majorBidi" w:cstheme="majorBidi"/>
          <w:sz w:val="24"/>
          <w:szCs w:val="24"/>
        </w:rPr>
        <w:t xml:space="preserve">provide a comprehensive framework, categorizing proteins into hierarchical groups based on their structural features. </w:t>
      </w:r>
      <w:r>
        <w:rPr>
          <w:rFonts w:asciiTheme="majorBidi" w:hAnsiTheme="majorBidi" w:cstheme="majorBidi"/>
          <w:color w:val="000000"/>
          <w:sz w:val="24"/>
          <w:szCs w:val="24"/>
        </w:rPr>
        <w:t>The SCOP</w:t>
      </w:r>
      <w:r w:rsidRPr="00D33B9D">
        <w:rPr>
          <w:rFonts w:asciiTheme="majorBidi" w:hAnsiTheme="majorBidi" w:cstheme="majorBidi"/>
          <w:color w:val="000000"/>
          <w:sz w:val="24"/>
          <w:szCs w:val="24"/>
        </w:rPr>
        <w:t xml:space="preserve"> database is a hierarchical classification of protein structures that organizes them into</w:t>
      </w:r>
      <w:r w:rsidRPr="005A0F3C">
        <w:rPr>
          <w:rFonts w:asciiTheme="majorBidi" w:hAnsiTheme="majorBidi" w:cstheme="majorBidi"/>
          <w:color w:val="000000"/>
          <w:sz w:val="24"/>
          <w:szCs w:val="24"/>
        </w:rPr>
        <w:t xml:space="preserve"> increasingly specific levels, ranging from broad classifications at the top, such as folds and classes, to finer details at lower levels, such as </w:t>
      </w:r>
      <w:proofErr w:type="spellStart"/>
      <w:r w:rsidRPr="005A0F3C">
        <w:rPr>
          <w:rFonts w:asciiTheme="majorBidi" w:hAnsiTheme="majorBidi" w:cstheme="majorBidi"/>
          <w:color w:val="000000"/>
          <w:sz w:val="24"/>
          <w:szCs w:val="24"/>
        </w:rPr>
        <w:t>superfamilies</w:t>
      </w:r>
      <w:proofErr w:type="spellEnd"/>
      <w:r w:rsidRPr="005A0F3C">
        <w:rPr>
          <w:rFonts w:asciiTheme="majorBidi" w:hAnsiTheme="majorBidi" w:cstheme="majorBidi"/>
          <w:color w:val="000000"/>
          <w:sz w:val="24"/>
          <w:szCs w:val="24"/>
        </w:rPr>
        <w:t xml:space="preserve"> and families</w:t>
      </w:r>
      <w:r>
        <w:rPr>
          <w:rFonts w:asciiTheme="majorBidi" w:hAnsiTheme="majorBidi" w:cstheme="majorBidi"/>
          <w:sz w:val="24"/>
          <w:szCs w:val="24"/>
        </w:rPr>
        <w:t xml:space="preserve">. </w:t>
      </w:r>
      <w:r w:rsidR="0004018F" w:rsidRPr="0004018F">
        <w:rPr>
          <w:rFonts w:asciiTheme="majorBidi" w:hAnsiTheme="majorBidi" w:cstheme="majorBidi"/>
          <w:sz w:val="24"/>
          <w:szCs w:val="24"/>
        </w:rPr>
        <w:t xml:space="preserve">To examine the energy profile at various levels, we employed the ASTRAL 40 (95) database (version 2.08) from </w:t>
      </w:r>
      <w:proofErr w:type="spellStart"/>
      <w:r w:rsidR="0004018F" w:rsidRPr="0004018F">
        <w:rPr>
          <w:rFonts w:asciiTheme="majorBidi" w:hAnsiTheme="majorBidi" w:cstheme="majorBidi"/>
          <w:sz w:val="24"/>
          <w:szCs w:val="24"/>
        </w:rPr>
        <w:t>SCOPe</w:t>
      </w:r>
      <w:proofErr w:type="spellEnd"/>
      <w:r w:rsidR="0004018F" w:rsidRPr="0004018F">
        <w:rPr>
          <w:rFonts w:asciiTheme="majorBidi" w:hAnsiTheme="majorBidi" w:cstheme="majorBidi"/>
          <w:sz w:val="24"/>
          <w:szCs w:val="24"/>
        </w:rPr>
        <w:t xml:space="preserve"> as a benchmark dataset, comprising domains with no more than 40% (95%) sequence similarity, as determined by BLAST identity, and filtere</w:t>
      </w:r>
      <w:r w:rsidR="0004018F">
        <w:rPr>
          <w:rFonts w:asciiTheme="majorBidi" w:hAnsiTheme="majorBidi" w:cstheme="majorBidi"/>
          <w:sz w:val="24"/>
          <w:szCs w:val="24"/>
        </w:rPr>
        <w:t>d for E-value similarity scor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ox&lt;/Author&gt;&lt;Year&gt;2014&lt;/Year&gt;&lt;RecNum&gt;83&lt;/RecNum&gt;&lt;DisplayText&gt;[16]&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3E42F0" w:rsidRPr="003E42F0">
        <w:rPr>
          <w:rFonts w:asciiTheme="majorBidi" w:hAnsiTheme="majorBidi" w:cstheme="majorBidi"/>
          <w:sz w:val="24"/>
          <w:szCs w:val="24"/>
        </w:rPr>
        <w:t xml:space="preserve">Initially, we compared the energy and the distance between two profiles of energies estimated by structure and sequence. The results indicate a high correlation between the energy estimated from </w:t>
      </w:r>
      <w:r w:rsidR="003E42F0" w:rsidRPr="003E42F0">
        <w:rPr>
          <w:rFonts w:asciiTheme="majorBidi" w:hAnsiTheme="majorBidi" w:cstheme="majorBidi"/>
          <w:sz w:val="24"/>
          <w:szCs w:val="24"/>
        </w:rPr>
        <w:lastRenderedPageBreak/>
        <w:t>sequence and structure, as well as a pronounced correlation between the distances among energy profiles estimated from sequence and structure on protein domains from both ASTRAL 40 and ASTRAL 95.</w:t>
      </w:r>
      <w:r w:rsidR="00F712DA">
        <w:rPr>
          <w:rFonts w:asciiTheme="majorBidi" w:hAnsiTheme="majorBidi" w:cstheme="majorBidi"/>
          <w:sz w:val="24"/>
          <w:szCs w:val="24"/>
        </w:rPr>
        <w:t xml:space="preserve"> </w:t>
      </w:r>
      <w:r w:rsidR="00C7638A" w:rsidRPr="00C7638A">
        <w:rPr>
          <w:rFonts w:asciiTheme="majorBidi" w:hAnsiTheme="majorBidi" w:cstheme="majorBidi"/>
          <w:color w:val="000000"/>
          <w:sz w:val="24"/>
          <w:szCs w:val="24"/>
        </w:rPr>
        <w:t xml:space="preserve">Utilizing UMAP projections, we observe a clear </w:t>
      </w:r>
      <w:r w:rsidR="000301A2">
        <w:rPr>
          <w:rFonts w:asciiTheme="majorBidi" w:hAnsiTheme="majorBidi" w:cstheme="majorBidi"/>
          <w:color w:val="000000"/>
          <w:sz w:val="24"/>
          <w:szCs w:val="24"/>
        </w:rPr>
        <w:t>sep</w:t>
      </w:r>
      <w:r w:rsidR="00C7638A" w:rsidRPr="00C7638A">
        <w:rPr>
          <w:rFonts w:asciiTheme="majorBidi" w:hAnsiTheme="majorBidi" w:cstheme="majorBidi"/>
          <w:color w:val="000000"/>
          <w:sz w:val="24"/>
          <w:szCs w:val="24"/>
        </w:rPr>
        <w:t>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 xml:space="preserve">This discernible </w:t>
      </w:r>
      <w:r w:rsidR="000301A2">
        <w:rPr>
          <w:rFonts w:asciiTheme="majorBidi" w:hAnsiTheme="majorBidi" w:cstheme="majorBidi"/>
          <w:color w:val="000000"/>
          <w:sz w:val="24"/>
          <w:szCs w:val="24"/>
        </w:rPr>
        <w:t>sep</w:t>
      </w:r>
      <w:r w:rsidR="00747BF0" w:rsidRPr="00747BF0">
        <w:rPr>
          <w:rFonts w:asciiTheme="majorBidi" w:hAnsiTheme="majorBidi" w:cstheme="majorBidi"/>
          <w:color w:val="000000"/>
          <w:sz w:val="24"/>
          <w:szCs w:val="24"/>
        </w:rPr>
        <w:t>aration is also evident at the fold, superfamily, and family levels through random selections.</w:t>
      </w:r>
      <w:r w:rsidR="00747BF0">
        <w:rPr>
          <w:rFonts w:asciiTheme="majorBidi" w:hAnsiTheme="majorBidi" w:cstheme="majorBidi"/>
          <w:color w:val="000000"/>
          <w:sz w:val="24"/>
          <w:szCs w:val="24"/>
        </w:rPr>
        <w:t xml:space="preserve"> </w:t>
      </w:r>
      <w:r w:rsidR="00E74866" w:rsidRPr="00E74866">
        <w:rPr>
          <w:rFonts w:asciiTheme="majorBidi" w:hAnsiTheme="majorBidi" w:cstheme="majorBidi"/>
          <w:color w:val="000000"/>
          <w:sz w:val="24"/>
          <w:szCs w:val="24"/>
        </w:rPr>
        <w:t>To assess the precision and computational speed of our approach in relation to methods like TM-Score</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7]&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7]</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RMSD</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8]&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8]</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GR-Align</w:t>
      </w:r>
      <w:r w:rsidR="00E7486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E7486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9]</w:t>
      </w:r>
      <w:r w:rsidR="00E7486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xml:space="preserve">, and </w:t>
      </w:r>
      <w:proofErr w:type="spellStart"/>
      <w:r w:rsidR="00E74866" w:rsidRPr="00E74866">
        <w:rPr>
          <w:rFonts w:asciiTheme="majorBidi" w:hAnsiTheme="majorBidi" w:cstheme="majorBidi"/>
          <w:color w:val="000000"/>
          <w:sz w:val="24"/>
          <w:szCs w:val="24"/>
        </w:rPr>
        <w:t>Yau-Hausdroff</w:t>
      </w:r>
      <w:proofErr w:type="spellEnd"/>
      <w:r w:rsidR="00E74866" w:rsidRPr="00E74866">
        <w:rPr>
          <w:rFonts w:asciiTheme="majorBidi" w:hAnsiTheme="majorBidi" w:cstheme="majorBidi"/>
          <w:color w:val="000000"/>
          <w:sz w:val="24"/>
          <w:szCs w:val="24"/>
        </w:rPr>
        <w:t xml:space="preserve"> distance</w:t>
      </w:r>
      <w:r w:rsidR="00E74866">
        <w:rPr>
          <w:rFonts w:asciiTheme="majorBidi" w:hAnsiTheme="majorBidi" w:cstheme="majorBidi"/>
          <w:color w:val="000000"/>
          <w:sz w:val="24"/>
          <w:szCs w:val="24"/>
        </w:rPr>
        <w:fldChar w:fldCharType="begin"/>
      </w:r>
      <w:r w:rsidR="00E74866">
        <w:rPr>
          <w:rFonts w:asciiTheme="majorBidi" w:hAnsiTheme="majorBidi" w:cstheme="majorBidi"/>
          <w:color w:val="000000"/>
          <w:sz w:val="24"/>
          <w:szCs w:val="24"/>
        </w:rPr>
        <w:instrText xml:space="preserve"> ADDIN EN.CITE &lt;EndNote&gt;&lt;Cite&gt;&lt;Author&gt;Tian&lt;/Author&gt;&lt;Year&gt;2018&lt;/Year&gt;&lt;RecNum&gt;72&lt;/RecNum&gt;&lt;DisplayText&gt;[20]&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E74866">
        <w:rPr>
          <w:rFonts w:asciiTheme="majorBidi" w:hAnsiTheme="majorBidi" w:cstheme="majorBidi"/>
          <w:color w:val="000000"/>
          <w:sz w:val="24"/>
          <w:szCs w:val="24"/>
        </w:rPr>
        <w:fldChar w:fldCharType="separate"/>
      </w:r>
      <w:r w:rsidR="00E74866">
        <w:rPr>
          <w:rFonts w:asciiTheme="majorBidi" w:hAnsiTheme="majorBidi" w:cstheme="majorBidi"/>
          <w:noProof/>
          <w:color w:val="000000"/>
          <w:sz w:val="24"/>
          <w:szCs w:val="24"/>
        </w:rPr>
        <w:t>[20]</w:t>
      </w:r>
      <w:r w:rsidR="00E74866">
        <w:rPr>
          <w:rFonts w:asciiTheme="majorBidi" w:hAnsiTheme="majorBidi" w:cstheme="majorBidi"/>
          <w:color w:val="000000"/>
          <w:sz w:val="24"/>
          <w:szCs w:val="24"/>
        </w:rPr>
        <w:fldChar w:fldCharType="end"/>
      </w:r>
      <w:r w:rsidR="00E74866" w:rsidRPr="00E74866">
        <w:rPr>
          <w:rFonts w:asciiTheme="majorBidi" w:hAnsiTheme="majorBidi" w:cstheme="majorBidi"/>
          <w:color w:val="000000"/>
          <w:sz w:val="24"/>
          <w:szCs w:val="24"/>
        </w:rPr>
        <w:t>, we employed 1-NN classification on two CATH families. Our method demonstrated superior performance in terms of both accuracy and computational efficiency compared to these methods.</w:t>
      </w:r>
    </w:p>
    <w:p w14:paraId="788D876D" w14:textId="527AB922" w:rsidR="00481E47" w:rsidRPr="00481E47" w:rsidRDefault="006F2B33" w:rsidP="00481E47">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w:t>
      </w:r>
      <w:proofErr w:type="spellStart"/>
      <w:r w:rsidRPr="006F2B33">
        <w:rPr>
          <w:rFonts w:asciiTheme="majorBidi" w:hAnsiTheme="majorBidi" w:cstheme="majorBidi"/>
          <w:color w:val="000000"/>
          <w:sz w:val="24"/>
          <w:szCs w:val="24"/>
        </w:rPr>
        <w:t>superfamilies</w:t>
      </w:r>
      <w:proofErr w:type="spellEnd"/>
      <w:r w:rsidRPr="006F2B33">
        <w:rPr>
          <w:rFonts w:asciiTheme="majorBidi" w:hAnsiTheme="majorBidi" w:cstheme="majorBidi"/>
          <w:color w:val="000000"/>
          <w:sz w:val="24"/>
          <w:szCs w:val="24"/>
        </w:rPr>
        <w:t xml:space="preserve">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1]</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w:t>
      </w:r>
      <w:proofErr w:type="gramStart"/>
      <w:r w:rsidRPr="006F2B33">
        <w:rPr>
          <w:rFonts w:asciiTheme="majorBidi" w:hAnsiTheme="majorBidi" w:cstheme="majorBidi"/>
          <w:color w:val="000000"/>
          <w:sz w:val="24"/>
          <w:szCs w:val="24"/>
        </w:rPr>
        <w:t>conducted</w:t>
      </w:r>
      <w:proofErr w:type="gramEnd"/>
      <w:r w:rsidRPr="006F2B33">
        <w:rPr>
          <w:rFonts w:asciiTheme="majorBidi" w:hAnsiTheme="majorBidi" w:cstheme="majorBidi"/>
          <w:color w:val="000000"/>
          <w:sz w:val="24"/>
          <w:szCs w:val="24"/>
        </w:rPr>
        <w:t xml:space="preserve"> a comprehensive analysis of protein structures within the functionally diverse ferritin-like superfamily. They employed an evolutionary network construction approach to unveil relationships among pro</w:t>
      </w:r>
      <w:r w:rsidR="00CD04F7">
        <w:rPr>
          <w:rFonts w:asciiTheme="majorBidi" w:hAnsiTheme="majorBidi" w:cstheme="majorBidi"/>
          <w:color w:val="000000"/>
          <w:sz w:val="24"/>
          <w:szCs w:val="24"/>
        </w:rPr>
        <w:t>teins beyond the "twilight zone</w:t>
      </w:r>
      <w:r w:rsidRPr="006F2B33">
        <w:rPr>
          <w:rFonts w:asciiTheme="majorBidi" w:hAnsiTheme="majorBidi" w:cstheme="majorBidi"/>
          <w:color w:val="000000"/>
          <w:sz w:val="24"/>
          <w:szCs w:val="24"/>
        </w:rPr>
        <w:t>"</w:t>
      </w:r>
      <w:r w:rsidR="00CD04F7">
        <w:rPr>
          <w:rFonts w:asciiTheme="majorBidi" w:hAnsiTheme="majorBidi" w:cstheme="majorBidi"/>
          <w:color w:val="000000"/>
          <w:sz w:val="24"/>
          <w:szCs w:val="24"/>
        </w:rPr>
        <w:t>,</w:t>
      </w:r>
      <w:r w:rsidRPr="006F2B33">
        <w:rPr>
          <w:rFonts w:asciiTheme="majorBidi" w:hAnsiTheme="majorBidi" w:cstheme="majorBidi"/>
          <w:color w:val="000000"/>
          <w:sz w:val="24"/>
          <w:szCs w:val="24"/>
        </w:rPr>
        <w:t xml:space="preserv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7586FF14" w14:textId="12062227" w:rsidR="00325376" w:rsidRDefault="00481E47" w:rsidP="006679E1">
      <w:pPr>
        <w:spacing w:line="360" w:lineRule="auto"/>
        <w:jc w:val="both"/>
        <w:rPr>
          <w:rFonts w:asciiTheme="majorBidi" w:hAnsiTheme="majorBidi" w:cstheme="majorBidi"/>
          <w:color w:val="000000"/>
          <w:sz w:val="24"/>
          <w:szCs w:val="24"/>
        </w:rPr>
      </w:pPr>
      <w:r w:rsidRPr="00481E47">
        <w:rPr>
          <w:rFonts w:asciiTheme="majorBidi" w:hAnsiTheme="majorBidi" w:cstheme="majorBidi"/>
          <w:color w:val="000000"/>
          <w:sz w:val="24"/>
          <w:szCs w:val="24"/>
        </w:rPr>
        <w:t>To assess the discriminatory capacity of energy profiles in discerning proteins across various species, we chose the spike glycoproteins from three coronavirus species</w:t>
      </w:r>
      <w:r w:rsidR="00DD384D">
        <w:rPr>
          <w:rFonts w:asciiTheme="majorBidi" w:hAnsiTheme="majorBidi" w:cstheme="majorBidi"/>
          <w:color w:val="000000"/>
          <w:sz w:val="24"/>
          <w:szCs w:val="24"/>
        </w:rPr>
        <w:fldChar w:fldCharType="begin"/>
      </w:r>
      <w:r w:rsidR="00DD384D">
        <w:rPr>
          <w:rFonts w:asciiTheme="majorBidi" w:hAnsiTheme="majorBidi" w:cstheme="majorBidi"/>
          <w:color w:val="000000"/>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Pr>
          <w:rFonts w:asciiTheme="majorBidi" w:hAnsiTheme="majorBidi" w:cstheme="majorBidi"/>
          <w:color w:val="000000"/>
          <w:sz w:val="24"/>
          <w:szCs w:val="24"/>
        </w:rPr>
        <w:fldChar w:fldCharType="separate"/>
      </w:r>
      <w:r w:rsidR="00DD384D">
        <w:rPr>
          <w:rFonts w:asciiTheme="majorBidi" w:hAnsiTheme="majorBidi" w:cstheme="majorBidi"/>
          <w:noProof/>
          <w:color w:val="000000"/>
          <w:sz w:val="24"/>
          <w:szCs w:val="24"/>
        </w:rPr>
        <w:t>[22]</w:t>
      </w:r>
      <w:r w:rsidR="00DD384D">
        <w:rPr>
          <w:rFonts w:asciiTheme="majorBidi" w:hAnsiTheme="majorBidi" w:cstheme="majorBidi"/>
          <w:color w:val="000000"/>
          <w:sz w:val="24"/>
          <w:szCs w:val="24"/>
        </w:rPr>
        <w:fldChar w:fldCharType="end"/>
      </w:r>
      <w:r w:rsidRPr="00481E47">
        <w:rPr>
          <w:rFonts w:asciiTheme="majorBidi" w:hAnsiTheme="majorBidi" w:cstheme="majorBidi"/>
          <w:color w:val="000000"/>
          <w:sz w:val="24"/>
          <w:szCs w:val="24"/>
        </w:rPr>
        <w:t xml:space="preserve">. Our findings indicate that both sequence-level and structural-level energy profiles successfully </w:t>
      </w:r>
      <w:r w:rsidR="00706072">
        <w:rPr>
          <w:rFonts w:asciiTheme="majorBidi" w:hAnsiTheme="majorBidi" w:cstheme="majorBidi"/>
          <w:color w:val="000000"/>
          <w:sz w:val="24"/>
          <w:szCs w:val="24"/>
        </w:rPr>
        <w:t>cluster</w:t>
      </w:r>
      <w:r w:rsidRPr="00481E47">
        <w:rPr>
          <w:rFonts w:asciiTheme="majorBidi" w:hAnsiTheme="majorBidi" w:cstheme="majorBidi"/>
          <w:color w:val="000000"/>
          <w:sz w:val="24"/>
          <w:szCs w:val="24"/>
        </w:rPr>
        <w:t xml:space="preserve"> proteins from distinct species.</w:t>
      </w:r>
      <w:r>
        <w:rPr>
          <w:rFonts w:asciiTheme="majorBidi" w:hAnsiTheme="majorBidi" w:cstheme="majorBidi"/>
          <w:color w:val="000000"/>
          <w:sz w:val="24"/>
          <w:szCs w:val="24"/>
        </w:rPr>
        <w:t xml:space="preserve"> </w:t>
      </w:r>
      <w:r w:rsidR="006679E1" w:rsidRPr="006679E1">
        <w:rPr>
          <w:rFonts w:asciiTheme="majorBidi" w:hAnsiTheme="majorBidi" w:cstheme="majorBidi"/>
          <w:color w:val="000000"/>
          <w:sz w:val="24"/>
          <w:szCs w:val="24"/>
        </w:rPr>
        <w:t xml:space="preserve">In a </w:t>
      </w:r>
      <w:r w:rsidR="0011181A">
        <w:rPr>
          <w:rFonts w:asciiTheme="majorBidi" w:hAnsiTheme="majorBidi" w:cstheme="majorBidi"/>
          <w:color w:val="000000"/>
          <w:sz w:val="24"/>
          <w:szCs w:val="24"/>
        </w:rPr>
        <w:t>sep</w:t>
      </w:r>
      <w:r w:rsidR="006679E1" w:rsidRPr="006679E1">
        <w:rPr>
          <w:rFonts w:asciiTheme="majorBidi" w:hAnsiTheme="majorBidi" w:cstheme="majorBidi"/>
          <w:color w:val="000000"/>
          <w:sz w:val="24"/>
          <w:szCs w:val="24"/>
        </w:rPr>
        <w:t xml:space="preserve">arate analysis, we computed the sequence-based energy profile for a diverse set of bacterial families known as </w:t>
      </w:r>
      <w:proofErr w:type="spellStart"/>
      <w:r w:rsidR="006679E1" w:rsidRPr="006679E1">
        <w:rPr>
          <w:rFonts w:asciiTheme="majorBidi" w:hAnsiTheme="majorBidi" w:cstheme="majorBidi"/>
          <w:color w:val="000000"/>
          <w:sz w:val="24"/>
          <w:szCs w:val="24"/>
        </w:rPr>
        <w:t>bacteriocins</w:t>
      </w:r>
      <w:proofErr w:type="spellEnd"/>
      <w:r w:rsidR="006679E1" w:rsidRPr="006679E1">
        <w:rPr>
          <w:rFonts w:asciiTheme="majorBidi" w:hAnsiTheme="majorBidi" w:cstheme="majorBidi"/>
          <w:color w:val="000000"/>
          <w:sz w:val="24"/>
          <w:szCs w:val="24"/>
        </w:rPr>
        <w:t>. The identification and understanding of these peptides are crucial due to their ecological significance, but their diverse sequences and structures present challenges for conventional identification methods. Our findings highlight that the energy profile is capable of categorizing these pro</w:t>
      </w:r>
      <w:r w:rsidR="006679E1">
        <w:rPr>
          <w:rFonts w:asciiTheme="majorBidi" w:hAnsiTheme="majorBidi" w:cstheme="majorBidi"/>
          <w:color w:val="000000"/>
          <w:sz w:val="24"/>
          <w:szCs w:val="24"/>
        </w:rPr>
        <w:t>teins based on BAGEL annotation</w:t>
      </w:r>
      <w:r w:rsidR="00325376">
        <w:rPr>
          <w:rFonts w:asciiTheme="majorBidi" w:hAnsiTheme="majorBidi" w:cstheme="majorBidi"/>
          <w:color w:val="000000"/>
          <w:sz w:val="24"/>
          <w:szCs w:val="24"/>
        </w:rPr>
        <w:t xml:space="preserve"> </w:t>
      </w:r>
      <w:r w:rsidR="0032537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32537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3]</w:t>
      </w:r>
      <w:r w:rsidR="00325376">
        <w:rPr>
          <w:rFonts w:asciiTheme="majorBidi" w:hAnsiTheme="majorBidi" w:cstheme="majorBidi"/>
          <w:color w:val="000000"/>
          <w:sz w:val="24"/>
          <w:szCs w:val="24"/>
        </w:rPr>
        <w:fldChar w:fldCharType="end"/>
      </w:r>
      <w:r w:rsidR="00325376" w:rsidRPr="00325376">
        <w:rPr>
          <w:rFonts w:asciiTheme="majorBidi" w:hAnsiTheme="majorBidi" w:cstheme="majorBidi"/>
          <w:color w:val="000000"/>
          <w:sz w:val="24"/>
          <w:szCs w:val="24"/>
        </w:rPr>
        <w:t xml:space="preserve">. </w:t>
      </w:r>
    </w:p>
    <w:p w14:paraId="742A22EE" w14:textId="29A52640" w:rsidR="00630B2B" w:rsidRDefault="00630B2B" w:rsidP="003754EF">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lastRenderedPageBreak/>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 xml:space="preserve">The identification and validation of effective drug combinations, essential for treating complex diseases, face challenges due to the combinatorial explosion of potential drug pairs. Cheng et al. introduced a network-based methodology leveraging the human protein-protein </w:t>
      </w:r>
      <w:proofErr w:type="spellStart"/>
      <w:r w:rsidR="00B81C21" w:rsidRPr="00B81C21">
        <w:rPr>
          <w:rFonts w:asciiTheme="majorBidi" w:hAnsiTheme="majorBidi" w:cstheme="majorBidi"/>
          <w:color w:val="000000"/>
          <w:sz w:val="24"/>
          <w:szCs w:val="24"/>
        </w:rPr>
        <w:t>interactome</w:t>
      </w:r>
      <w:proofErr w:type="spellEnd"/>
      <w:r w:rsidR="00B81C21" w:rsidRPr="00B81C21">
        <w:rPr>
          <w:rFonts w:asciiTheme="majorBidi" w:hAnsiTheme="majorBidi" w:cstheme="majorBidi"/>
          <w:color w:val="000000"/>
          <w:sz w:val="24"/>
          <w:szCs w:val="24"/>
        </w:rPr>
        <w:t xml:space="preserv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 xml:space="preserve">ed by a </w:t>
      </w:r>
      <w:r w:rsidR="000301A2">
        <w:rPr>
          <w:rFonts w:asciiTheme="majorBidi" w:hAnsiTheme="majorBidi" w:cstheme="majorBidi"/>
          <w:color w:val="000000"/>
          <w:sz w:val="24"/>
          <w:szCs w:val="24"/>
        </w:rPr>
        <w:t>sep</w:t>
      </w:r>
      <w:r w:rsidR="00152B43">
        <w:rPr>
          <w:rFonts w:asciiTheme="majorBidi" w:hAnsiTheme="majorBidi" w:cstheme="majorBidi"/>
          <w:color w:val="000000"/>
          <w:sz w:val="24"/>
          <w:szCs w:val="24"/>
        </w:rPr>
        <w:t>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4]</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 xml:space="preserve">duce a </w:t>
      </w:r>
      <w:r w:rsidR="000301A2">
        <w:rPr>
          <w:rFonts w:asciiTheme="majorBidi" w:hAnsiTheme="majorBidi" w:cstheme="majorBidi"/>
          <w:color w:val="000000"/>
          <w:sz w:val="24"/>
          <w:szCs w:val="24"/>
        </w:rPr>
        <w:t>separation</w:t>
      </w:r>
      <w:r w:rsidR="00152B43">
        <w:rPr>
          <w:rFonts w:asciiTheme="majorBidi" w:hAnsiTheme="majorBidi" w:cstheme="majorBidi"/>
          <w:color w:val="000000"/>
          <w:sz w:val="24"/>
          <w:szCs w:val="24"/>
        </w:rPr>
        <w:t xml:space="preserve">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 xml:space="preserve">g a strong correlation with the </w:t>
      </w:r>
      <w:r w:rsidR="000301A2">
        <w:rPr>
          <w:rFonts w:asciiTheme="majorBidi" w:hAnsiTheme="majorBidi" w:cstheme="majorBidi"/>
          <w:color w:val="000000"/>
          <w:sz w:val="24"/>
          <w:szCs w:val="24"/>
        </w:rPr>
        <w:t>sep</w:t>
      </w:r>
      <w:r w:rsidR="00152B43">
        <w:rPr>
          <w:rFonts w:asciiTheme="majorBidi" w:hAnsiTheme="majorBidi" w:cstheme="majorBidi"/>
          <w:color w:val="000000"/>
          <w:sz w:val="24"/>
          <w:szCs w:val="24"/>
        </w:rPr>
        <w:t>aration measure based on prot</w:t>
      </w:r>
      <w:r w:rsidR="00D95745">
        <w:rPr>
          <w:rFonts w:asciiTheme="majorBidi" w:hAnsiTheme="majorBidi" w:cstheme="majorBidi"/>
          <w:color w:val="000000"/>
          <w:sz w:val="24"/>
          <w:szCs w:val="24"/>
        </w:rPr>
        <w:t>ein-protein interaction netw</w:t>
      </w:r>
      <w:r w:rsidR="00EB748C">
        <w:rPr>
          <w:rFonts w:asciiTheme="majorBidi" w:hAnsiTheme="majorBidi" w:cstheme="majorBidi"/>
          <w:color w:val="000000"/>
          <w:sz w:val="24"/>
          <w:szCs w:val="24"/>
        </w:rPr>
        <w:t>o</w:t>
      </w:r>
      <w:r w:rsidR="00D95745">
        <w:rPr>
          <w:rFonts w:asciiTheme="majorBidi" w:hAnsiTheme="majorBidi" w:cstheme="majorBidi"/>
          <w:color w:val="000000"/>
          <w:sz w:val="24"/>
          <w:szCs w:val="24"/>
        </w:rPr>
        <w:t>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1560016D" w:rsidR="000C10E5" w:rsidRPr="00B53549" w:rsidRDefault="0077244A" w:rsidP="005E5E5F">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w:t>
      </w:r>
      <w:r w:rsidR="0011181A">
        <w:rPr>
          <w:rFonts w:asciiTheme="majorBidi" w:hAnsiTheme="majorBidi" w:cstheme="majorBidi"/>
          <w:sz w:val="24"/>
          <w:szCs w:val="24"/>
        </w:rPr>
        <w:t>sep</w:t>
      </w:r>
      <w:r w:rsidRPr="00B53549">
        <w:rPr>
          <w:rFonts w:asciiTheme="majorBidi" w:hAnsiTheme="majorBidi" w:cstheme="majorBidi"/>
          <w:sz w:val="24"/>
          <w:szCs w:val="24"/>
        </w:rPr>
        <w:t xml:space="preserve">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5E5E5F">
        <w:rPr>
          <w:rFonts w:asciiTheme="majorBidi" w:hAnsiTheme="majorBidi" w:cstheme="majorBidi"/>
          <w:noProof/>
          <w:sz w:val="24"/>
          <w:szCs w:val="24"/>
        </w:rPr>
        <w:t>[1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w:t>
      </w:r>
      <w:r w:rsidRPr="00B53549">
        <w:rPr>
          <w:rFonts w:asciiTheme="majorBidi" w:hAnsiTheme="majorBidi" w:cstheme="majorBidi"/>
          <w:sz w:val="24"/>
          <w:szCs w:val="24"/>
        </w:rPr>
        <w:lastRenderedPageBreak/>
        <w:t xml:space="preserve">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6BF8C2BE"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w:t>
      </w:r>
      <w:r w:rsidR="00305D7E">
        <w:rPr>
          <w:rFonts w:asciiTheme="majorBidi" w:eastAsia="Cambria Math" w:hAnsiTheme="majorBidi" w:cstheme="majorBidi"/>
          <w:sz w:val="24"/>
          <w:szCs w:val="24"/>
        </w:rPr>
        <w:t xml:space="preserve">               </w:t>
      </w:r>
      <w:r w:rsidR="001F674A" w:rsidRPr="00B53549">
        <w:rPr>
          <w:rFonts w:asciiTheme="majorBidi" w:eastAsia="Cambria Math" w:hAnsiTheme="majorBidi" w:cstheme="majorBidi"/>
          <w:sz w:val="24"/>
          <w:szCs w:val="24"/>
        </w:rPr>
        <w:t>(1)</w:t>
      </w:r>
    </w:p>
    <w:p w14:paraId="6CBC7D6F" w14:textId="1963E136" w:rsidR="00305D7E" w:rsidRDefault="0077244A" w:rsidP="00305D7E">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w:t>
      </w:r>
      <w:r w:rsidR="00305D7E">
        <w:rPr>
          <w:rFonts w:asciiTheme="majorBidi" w:hAnsiTheme="majorBidi" w:cstheme="majorBidi"/>
          <w:color w:val="000000"/>
          <w:sz w:val="24"/>
          <w:szCs w:val="24"/>
          <w:highlight w:val="white"/>
        </w:rPr>
        <w:t>is constant and equal to</w:t>
      </w:r>
      <w:r w:rsidRPr="00B53549">
        <w:rPr>
          <w:rFonts w:asciiTheme="majorBidi" w:hAnsiTheme="majorBidi" w:cstheme="majorBidi"/>
          <w:color w:val="000000"/>
          <w:sz w:val="24"/>
          <w:szCs w:val="24"/>
          <w:highlight w:val="white"/>
        </w:rPr>
        <w:t xml:space="preserve"> 0.582 kcal/mole.</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00E22A0A">
        <w:rPr>
          <w:rFonts w:asciiTheme="majorBidi" w:hAnsiTheme="majorBidi" w:cstheme="majorBidi"/>
          <w:color w:val="1C1D1E"/>
          <w:sz w:val="24"/>
          <w:szCs w:val="24"/>
          <w:highlight w:val="white"/>
        </w:rPr>
        <w:t xml:space="preserve"> </w:t>
      </w:r>
      <w:r w:rsidR="00305D7E">
        <w:rPr>
          <w:rFonts w:asciiTheme="majorBidi" w:hAnsiTheme="majorBidi" w:cstheme="majorBidi"/>
          <w:color w:val="1C1D1E"/>
          <w:sz w:val="24"/>
          <w:szCs w:val="24"/>
          <w:highlight w:val="white"/>
        </w:rPr>
        <w:fldChar w:fldCharType="begin"/>
      </w:r>
      <w:r w:rsidR="00305D7E">
        <w:rPr>
          <w:rFonts w:asciiTheme="majorBidi" w:hAnsiTheme="majorBidi" w:cstheme="majorBidi"/>
          <w:color w:val="1C1D1E"/>
          <w:sz w:val="24"/>
          <w:szCs w:val="24"/>
          <w:highlight w:val="white"/>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305D7E">
        <w:rPr>
          <w:rFonts w:asciiTheme="majorBidi" w:hAnsiTheme="majorBidi" w:cstheme="majorBidi"/>
          <w:color w:val="1C1D1E"/>
          <w:sz w:val="24"/>
          <w:szCs w:val="24"/>
          <w:highlight w:val="white"/>
        </w:rPr>
        <w:fldChar w:fldCharType="separate"/>
      </w:r>
      <w:r w:rsidR="00305D7E">
        <w:rPr>
          <w:rFonts w:asciiTheme="majorBidi" w:hAnsiTheme="majorBidi" w:cstheme="majorBidi"/>
          <w:noProof/>
          <w:color w:val="1C1D1E"/>
          <w:sz w:val="24"/>
          <w:szCs w:val="24"/>
          <w:highlight w:val="white"/>
        </w:rPr>
        <w:t>[9]</w:t>
      </w:r>
      <w:r w:rsidR="00305D7E">
        <w:rPr>
          <w:rFonts w:asciiTheme="majorBidi" w:hAnsiTheme="majorBidi" w:cstheme="majorBidi"/>
          <w:color w:val="1C1D1E"/>
          <w:sz w:val="24"/>
          <w:szCs w:val="24"/>
          <w:highlight w:val="white"/>
        </w:rPr>
        <w:fldChar w:fldCharType="end"/>
      </w:r>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w:t>
      </w:r>
    </w:p>
    <w:p w14:paraId="4D223A9B" w14:textId="5930D1BD" w:rsidR="000C10E5" w:rsidRPr="00B53549" w:rsidRDefault="005D1A73"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Pr="00B53549">
        <w:rPr>
          <w:rFonts w:asciiTheme="majorBidi" w:hAnsiTheme="majorBidi" w:cstheme="majorBidi"/>
          <w:color w:val="1C1D1E"/>
          <w:sz w:val="24"/>
          <w:szCs w:val="24"/>
        </w:rPr>
        <w:t>:</w:t>
      </w:r>
    </w:p>
    <w:p w14:paraId="352F306A" w14:textId="2DA8FA5C"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w:t>
      </w:r>
      <w:r w:rsidR="00305D7E">
        <w:rPr>
          <w:rFonts w:asciiTheme="majorBidi" w:eastAsia="Cambria Math" w:hAnsiTheme="majorBidi" w:cstheme="majorBidi"/>
          <w:sz w:val="24"/>
          <w:szCs w:val="24"/>
        </w:rPr>
        <w:t xml:space="preserve">                           </w:t>
      </w:r>
      <w:r w:rsidR="007A4F4C" w:rsidRPr="00B53549">
        <w:rPr>
          <w:rFonts w:asciiTheme="majorBidi" w:eastAsia="Cambria Math" w:hAnsiTheme="majorBidi" w:cstheme="majorBidi"/>
          <w:sz w:val="24"/>
          <w:szCs w:val="24"/>
        </w:rPr>
        <w:t>(2)</w:t>
      </w:r>
    </w:p>
    <w:p w14:paraId="6E611FC2" w14:textId="763FDA70" w:rsidR="000C10E5" w:rsidRPr="00B53549" w:rsidRDefault="0077244A" w:rsidP="00305D7E">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w:t>
      </w:r>
      <w:r w:rsidR="00305D7E">
        <w:rPr>
          <w:rFonts w:asciiTheme="majorBidi" w:hAnsiTheme="majorBidi" w:cstheme="majorBidi"/>
          <w:color w:val="1C1D1E"/>
          <w:sz w:val="24"/>
          <w:szCs w:val="24"/>
          <w:highlight w:val="white"/>
        </w:rPr>
        <w:t>ver</w:t>
      </w:r>
      <w:r w:rsidRPr="00B53549">
        <w:rPr>
          <w:rFonts w:asciiTheme="majorBidi" w:hAnsiTheme="majorBidi" w:cstheme="majorBidi"/>
          <w:color w:val="1C1D1E"/>
          <w:sz w:val="24"/>
          <w:szCs w:val="24"/>
          <w:highlight w:val="white"/>
        </w:rPr>
        <w:t xml:space="preserve">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55E54E22" w:rsidR="000C10E5" w:rsidRPr="00B53549" w:rsidRDefault="003C2824"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Given that there are 210 unique amino acid-amino acid interaction types among these 20 amino acids, the total </w:t>
      </w:r>
      <w:r w:rsidR="00305D7E">
        <w:rPr>
          <w:rFonts w:asciiTheme="majorBidi" w:hAnsiTheme="majorBidi" w:cstheme="majorBidi"/>
          <w:color w:val="1C1D1E"/>
          <w:sz w:val="24"/>
          <w:szCs w:val="24"/>
        </w:rPr>
        <w:t>number</w:t>
      </w:r>
      <w:r w:rsidRPr="00B53549">
        <w:rPr>
          <w:rFonts w:asciiTheme="majorBidi" w:hAnsiTheme="majorBidi" w:cstheme="majorBidi"/>
          <w:color w:val="1C1D1E"/>
          <w:sz w:val="24"/>
          <w:szCs w:val="24"/>
        </w:rPr>
        <w:t xml:space="preserve">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w:t>
      </w:r>
      <w:r w:rsidR="00305D7E">
        <w:rPr>
          <w:rFonts w:asciiTheme="majorBidi" w:hAnsiTheme="majorBidi" w:cstheme="majorBidi"/>
          <w:color w:val="1C1D1E"/>
          <w:sz w:val="24"/>
          <w:szCs w:val="24"/>
        </w:rPr>
        <w:t>specific</w:t>
      </w:r>
      <w:r w:rsidRPr="00B53549">
        <w:rPr>
          <w:rFonts w:asciiTheme="majorBidi" w:hAnsiTheme="majorBidi" w:cstheme="majorBidi"/>
          <w:color w:val="1C1D1E"/>
          <w:sz w:val="24"/>
          <w:szCs w:val="24"/>
        </w:rPr>
        <w:t xml:space="preserve"> pairs of amino acids</w:t>
      </w:r>
      <w:r w:rsidR="00305D7E">
        <w:rPr>
          <w:rFonts w:asciiTheme="majorBidi" w:hAnsiTheme="majorBidi" w:cstheme="majorBidi"/>
          <w:color w:val="1C1D1E"/>
          <w:sz w:val="24"/>
          <w:szCs w:val="24"/>
        </w:rPr>
        <w:t xml:space="preserve"> types</w:t>
      </w:r>
      <w:r w:rsidRPr="00B53549">
        <w:rPr>
          <w:rFonts w:asciiTheme="majorBidi" w:hAnsiTheme="majorBidi" w:cstheme="majorBidi"/>
          <w:color w:val="1C1D1E"/>
          <w:sz w:val="24"/>
          <w:szCs w:val="24"/>
        </w:rPr>
        <w:t xml:space="preserve">.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228CCDBF" w:rsidR="00EC344E" w:rsidRPr="00B53549" w:rsidRDefault="009813E4" w:rsidP="005E416E">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B672F3"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412789E3" w:rsidR="00D53903" w:rsidRPr="00B53549" w:rsidRDefault="00EC344E" w:rsidP="005E416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B672F3"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4F81D583"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r w:rsidR="007F725C">
        <w:rPr>
          <w:rFonts w:asciiTheme="majorBidi" w:hAnsiTheme="majorBidi" w:cstheme="majorBidi"/>
          <w:b/>
          <w:sz w:val="32"/>
          <w:szCs w:val="32"/>
        </w:rPr>
        <w:t xml:space="preserve"> and Discussion</w:t>
      </w:r>
    </w:p>
    <w:p w14:paraId="34AECBBE" w14:textId="3CD7AD42" w:rsidR="002A6D2C" w:rsidRPr="009524B5" w:rsidRDefault="007F725C" w:rsidP="009524B5">
      <w:pPr>
        <w:spacing w:after="0" w:line="360" w:lineRule="auto"/>
        <w:rPr>
          <w:rFonts w:asciiTheme="majorBidi" w:hAnsiTheme="majorBidi" w:cstheme="majorBidi"/>
          <w:b/>
          <w:sz w:val="24"/>
          <w:szCs w:val="24"/>
        </w:rPr>
      </w:pPr>
      <w:r>
        <w:rPr>
          <w:rFonts w:asciiTheme="majorBidi" w:hAnsiTheme="majorBidi" w:cstheme="majorBidi"/>
          <w:b/>
          <w:sz w:val="24"/>
          <w:szCs w:val="24"/>
        </w:rPr>
        <w:t xml:space="preserve">3.1 </w:t>
      </w:r>
      <w:r w:rsidR="002A6D2C" w:rsidRPr="002A6D2C">
        <w:rPr>
          <w:rFonts w:asciiTheme="majorBidi" w:hAnsiTheme="majorBidi" w:cstheme="majorBidi"/>
          <w:b/>
          <w:sz w:val="24"/>
          <w:szCs w:val="24"/>
        </w:rPr>
        <w:t>Correlation between</w:t>
      </w:r>
      <w:r w:rsidR="002A6D2C">
        <w:rPr>
          <w:rFonts w:asciiTheme="majorBidi" w:hAnsiTheme="majorBidi" w:cstheme="majorBidi"/>
          <w:b/>
          <w:sz w:val="24"/>
          <w:szCs w:val="24"/>
        </w:rPr>
        <w:t xml:space="preserve"> Energy estimated based on s</w:t>
      </w:r>
      <w:r w:rsidR="002A6D2C" w:rsidRPr="002A6D2C">
        <w:rPr>
          <w:rFonts w:asciiTheme="majorBidi" w:hAnsiTheme="majorBidi" w:cstheme="majorBidi"/>
          <w:b/>
          <w:sz w:val="24"/>
          <w:szCs w:val="24"/>
        </w:rPr>
        <w:t>tructur</w:t>
      </w:r>
      <w:r w:rsidR="002A6D2C">
        <w:rPr>
          <w:rFonts w:asciiTheme="majorBidi" w:hAnsiTheme="majorBidi" w:cstheme="majorBidi"/>
          <w:b/>
          <w:sz w:val="24"/>
          <w:szCs w:val="24"/>
        </w:rPr>
        <w:t xml:space="preserve">e </w:t>
      </w:r>
      <w:r w:rsidR="002A6D2C" w:rsidRPr="002A6D2C">
        <w:rPr>
          <w:rFonts w:asciiTheme="majorBidi" w:hAnsiTheme="majorBidi" w:cstheme="majorBidi"/>
          <w:b/>
          <w:sz w:val="24"/>
          <w:szCs w:val="24"/>
        </w:rPr>
        <w:t>and Sequence</w:t>
      </w:r>
    </w:p>
    <w:p w14:paraId="513C0771" w14:textId="2CA2830B" w:rsidR="002B7A51" w:rsidRDefault="00AE6106" w:rsidP="003754EF">
      <w:pPr>
        <w:spacing w:after="0" w:line="360" w:lineRule="auto"/>
        <w:jc w:val="lowKashida"/>
        <w:rPr>
          <w:rFonts w:ascii="Segoe UI" w:hAnsi="Segoe UI" w:cs="Segoe UI"/>
          <w:color w:val="0F0F0F"/>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Fox&lt;/Author&gt;&lt;Year&gt;2014&lt;/Year&gt;&lt;RecNum&gt;20&lt;/RecNum&gt;&lt;DisplayText&gt;[25]&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3754EF">
        <w:rPr>
          <w:rFonts w:asciiTheme="majorBidi" w:hAnsiTheme="majorBidi" w:cstheme="majorBidi"/>
          <w:noProof/>
          <w:sz w:val="24"/>
          <w:szCs w:val="24"/>
        </w:rPr>
        <w:t>[25]</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p>
    <w:p w14:paraId="718A102A" w14:textId="7C9576CC" w:rsidR="006A43D8" w:rsidRPr="006A43D8" w:rsidRDefault="006A43D8" w:rsidP="003754EF">
      <w:pPr>
        <w:spacing w:after="0" w:line="360" w:lineRule="auto"/>
        <w:jc w:val="lowKashida"/>
        <w:rPr>
          <w:rFonts w:asciiTheme="majorBidi" w:hAnsiTheme="majorBidi" w:cstheme="majorBidi"/>
          <w:color w:val="0F0F0F"/>
          <w:sz w:val="24"/>
          <w:szCs w:val="24"/>
        </w:rPr>
      </w:pPr>
      <w:r w:rsidRPr="006A43D8">
        <w:rPr>
          <w:rFonts w:asciiTheme="majorBidi" w:hAnsiTheme="majorBidi" w:cstheme="majorBidi"/>
          <w:color w:val="0F0F0F"/>
          <w:sz w:val="24"/>
          <w:szCs w:val="24"/>
        </w:rPr>
        <w:t xml:space="preserve">For every pair of domains within the ASTRAL40 (ASTRAL95) datasets, the distances between their energy profiles were computed utilizing both structural and sequence-based energy estimation. In Figure 1B, the x-axis denotes the distance between </w:t>
      </w:r>
      <w:r w:rsidR="00855986">
        <w:rPr>
          <w:rFonts w:asciiTheme="majorBidi" w:hAnsiTheme="majorBidi" w:cstheme="majorBidi"/>
          <w:color w:val="0F0F0F"/>
          <w:sz w:val="24"/>
          <w:szCs w:val="24"/>
        </w:rPr>
        <w:t>CPE</w:t>
      </w:r>
      <w:r w:rsidRPr="006A43D8">
        <w:rPr>
          <w:rFonts w:asciiTheme="majorBidi" w:hAnsiTheme="majorBidi" w:cstheme="majorBidi"/>
          <w:color w:val="0F0F0F"/>
          <w:sz w:val="24"/>
          <w:szCs w:val="24"/>
        </w:rPr>
        <w:t xml:space="preserve">s, while the y-axis represents the distance between </w:t>
      </w:r>
      <w:r w:rsidR="00855986">
        <w:rPr>
          <w:rFonts w:asciiTheme="majorBidi" w:hAnsiTheme="majorBidi" w:cstheme="majorBidi"/>
          <w:color w:val="0F0F0F"/>
          <w:sz w:val="24"/>
          <w:szCs w:val="24"/>
        </w:rPr>
        <w:t>SPE</w:t>
      </w:r>
      <w:r w:rsidRPr="006A43D8">
        <w:rPr>
          <w:rFonts w:asciiTheme="majorBidi" w:hAnsiTheme="majorBidi" w:cstheme="majorBidi"/>
          <w:color w:val="0F0F0F"/>
          <w:sz w:val="24"/>
          <w:szCs w:val="24"/>
        </w:rPr>
        <w:t>s. The figure reveals a substantial correlation between the distances estimated through structural and sequence-based approaches. Hence, the energy estimation based on sequence data is deemed sufficiently reliable.</w:t>
      </w:r>
    </w:p>
    <w:p w14:paraId="1EA57136" w14:textId="472C5448" w:rsidR="002046AD" w:rsidRDefault="00C94225" w:rsidP="001154CA">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0AAA278D" wp14:editId="58A68CF8">
            <wp:extent cx="3383889" cy="3431968"/>
            <wp:effectExtent l="0" t="0" r="762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3391010" cy="3439190"/>
                    </a:xfrm>
                    <a:prstGeom prst="rect">
                      <a:avLst/>
                    </a:prstGeom>
                    <a:ln w="0">
                      <a:noFill/>
                    </a:ln>
                  </pic:spPr>
                </pic:pic>
              </a:graphicData>
            </a:graphic>
          </wp:inline>
        </w:drawing>
      </w:r>
    </w:p>
    <w:p w14:paraId="29F02E11" w14:textId="7D276778" w:rsidR="00AE6106" w:rsidRDefault="00143B34" w:rsidP="00102012">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305AE0">
        <w:rPr>
          <w:rFonts w:asciiTheme="majorBidi" w:hAnsiTheme="majorBidi" w:cstheme="majorBidi"/>
          <w:bCs/>
          <w:sz w:val="18"/>
          <w:szCs w:val="18"/>
        </w:rPr>
        <w:t>A)</w:t>
      </w:r>
      <w:r w:rsidR="00703D06">
        <w:rPr>
          <w:rFonts w:asciiTheme="majorBidi" w:hAnsiTheme="majorBidi" w:cstheme="majorBidi"/>
          <w:bCs/>
          <w:sz w:val="18"/>
          <w:szCs w:val="18"/>
        </w:rPr>
        <w:t xml:space="preserve">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305AE0">
        <w:rPr>
          <w:rFonts w:asciiTheme="majorBidi" w:hAnsiTheme="majorBidi" w:cstheme="majorBidi"/>
          <w:bCs/>
          <w:sz w:val="18"/>
          <w:szCs w:val="18"/>
        </w:rPr>
        <w:t>data sets</w:t>
      </w:r>
      <w:r w:rsidR="008B139B" w:rsidRPr="00AB75EB">
        <w:rPr>
          <w:rFonts w:asciiTheme="majorBidi" w:hAnsiTheme="majorBidi" w:cstheme="majorBidi"/>
          <w:bCs/>
          <w:sz w:val="18"/>
          <w:szCs w:val="18"/>
        </w:rPr>
        <w:t xml:space="preserve">. </w:t>
      </w:r>
      <w:r w:rsidR="00305AE0">
        <w:rPr>
          <w:rFonts w:asciiTheme="majorBidi" w:hAnsiTheme="majorBidi" w:cstheme="majorBidi"/>
          <w:bCs/>
          <w:sz w:val="18"/>
          <w:szCs w:val="18"/>
        </w:rPr>
        <w:t>B)</w:t>
      </w:r>
      <w:r w:rsidR="00102012">
        <w:rPr>
          <w:rFonts w:asciiTheme="majorBidi" w:hAnsiTheme="majorBidi" w:cstheme="majorBidi"/>
          <w:bCs/>
          <w:sz w:val="18"/>
          <w:szCs w:val="18"/>
        </w:rPr>
        <w:t xml:space="preserve"> T</w:t>
      </w:r>
      <w:r w:rsidR="008B139B" w:rsidRPr="00AB75EB">
        <w:rPr>
          <w:rFonts w:asciiTheme="majorBidi" w:hAnsiTheme="majorBidi" w:cstheme="majorBidi"/>
          <w:bCs/>
          <w:sz w:val="18"/>
          <w:szCs w:val="18"/>
        </w:rPr>
        <w:t xml:space="preserve">he correlation between the </w:t>
      </w:r>
      <w:r w:rsidR="00006FDD" w:rsidRPr="00AB75EB">
        <w:rPr>
          <w:rFonts w:asciiTheme="majorBidi" w:hAnsiTheme="majorBidi" w:cstheme="majorBidi"/>
          <w:bCs/>
          <w:sz w:val="18"/>
          <w:szCs w:val="18"/>
        </w:rPr>
        <w:t>distances</w:t>
      </w:r>
      <w:r w:rsidR="008B139B" w:rsidRPr="00AB75EB">
        <w:rPr>
          <w:rFonts w:asciiTheme="majorBidi" w:hAnsiTheme="majorBidi" w:cstheme="majorBidi"/>
          <w:bCs/>
          <w:sz w:val="18"/>
          <w:szCs w:val="18"/>
        </w:rPr>
        <w:t xml:space="preserve"> of </w:t>
      </w:r>
      <w:r w:rsidR="00305AE0">
        <w:rPr>
          <w:rFonts w:asciiTheme="majorBidi" w:hAnsiTheme="majorBidi" w:cstheme="majorBidi"/>
          <w:bCs/>
          <w:sz w:val="18"/>
          <w:szCs w:val="18"/>
        </w:rPr>
        <w:t xml:space="preserve">profile of </w:t>
      </w:r>
      <w:r w:rsidR="008B139B" w:rsidRPr="00AB75EB">
        <w:rPr>
          <w:rFonts w:asciiTheme="majorBidi" w:hAnsiTheme="majorBidi" w:cstheme="majorBidi"/>
          <w:bCs/>
          <w:sz w:val="18"/>
          <w:szCs w:val="18"/>
        </w:rPr>
        <w:t>energy</w:t>
      </w:r>
      <w:r w:rsidR="00305AE0">
        <w:rPr>
          <w:rFonts w:asciiTheme="majorBidi" w:hAnsiTheme="majorBidi" w:cstheme="majorBidi"/>
          <w:bCs/>
          <w:sz w:val="18"/>
          <w:szCs w:val="18"/>
        </w:rPr>
        <w:t xml:space="preserve"> estimated from sequence and structure</w:t>
      </w:r>
      <w:r w:rsidR="00102012">
        <w:rPr>
          <w:rFonts w:asciiTheme="majorBidi" w:hAnsiTheme="majorBidi" w:cstheme="majorBidi"/>
          <w:bCs/>
          <w:sz w:val="18"/>
          <w:szCs w:val="18"/>
        </w:rPr>
        <w:t xml:space="preserve"> for all</w:t>
      </w:r>
      <w:r w:rsidR="008B139B" w:rsidRPr="00AB75EB">
        <w:rPr>
          <w:rFonts w:asciiTheme="majorBidi" w:hAnsiTheme="majorBidi" w:cstheme="majorBidi"/>
          <w:bCs/>
          <w:sz w:val="18"/>
          <w:szCs w:val="18"/>
        </w:rPr>
        <w:t xml:space="preserve"> pairs </w:t>
      </w:r>
      <w:r w:rsidR="00102012">
        <w:rPr>
          <w:rFonts w:asciiTheme="majorBidi" w:hAnsiTheme="majorBidi" w:cstheme="majorBidi"/>
          <w:bCs/>
          <w:sz w:val="18"/>
          <w:szCs w:val="18"/>
        </w:rPr>
        <w:t>of</w:t>
      </w:r>
      <w:r w:rsidR="008B139B" w:rsidRPr="00AB75EB">
        <w:rPr>
          <w:rFonts w:asciiTheme="majorBidi" w:hAnsiTheme="majorBidi" w:cstheme="majorBidi"/>
          <w:bCs/>
          <w:sz w:val="18"/>
          <w:szCs w:val="18"/>
        </w:rPr>
        <w:t xml:space="preserve"> domains in Astral 4</w:t>
      </w:r>
      <w:r w:rsidR="00102012">
        <w:rPr>
          <w:rFonts w:asciiTheme="majorBidi" w:hAnsiTheme="majorBidi" w:cstheme="majorBidi"/>
          <w:bCs/>
          <w:sz w:val="18"/>
          <w:szCs w:val="18"/>
        </w:rPr>
        <w:t>0 and Astral 95</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6452BFE2" w:rsidR="0018734D" w:rsidRPr="008846B2" w:rsidRDefault="0018734D" w:rsidP="00D65AD0">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Abrusán&lt;/Author&gt;&lt;Year&gt;2016&lt;/Year&gt;&lt;RecNum&gt;71&lt;/RecNum&gt;&lt;DisplayText&gt;[26]&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3754EF">
        <w:rPr>
          <w:rFonts w:asciiTheme="majorBidi" w:hAnsiTheme="majorBidi" w:cstheme="majorBidi"/>
          <w:bCs/>
          <w:noProof/>
          <w:sz w:val="24"/>
          <w:szCs w:val="24"/>
        </w:rPr>
        <w:t>[26]</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w:t>
      </w:r>
      <w:proofErr w:type="spellStart"/>
      <w:r w:rsidRPr="0018734D">
        <w:rPr>
          <w:rFonts w:asciiTheme="majorBidi" w:hAnsiTheme="majorBidi" w:cstheme="majorBidi"/>
          <w:bCs/>
          <w:sz w:val="24"/>
          <w:szCs w:val="24"/>
        </w:rPr>
        <w:t>alpha+beta</w:t>
      </w:r>
      <w:proofErr w:type="spellEnd"/>
      <w:r w:rsidRPr="0018734D">
        <w:rPr>
          <w:rFonts w:asciiTheme="majorBidi" w:hAnsiTheme="majorBidi" w:cstheme="majorBidi"/>
          <w:bCs/>
          <w:sz w:val="24"/>
          <w:szCs w:val="24"/>
        </w:rPr>
        <w:t xml:space="preserve">,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BAB4266" w:rsidR="00C07948" w:rsidRDefault="00C94225" w:rsidP="00A46C6C">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741F30F9" wp14:editId="5A3ACAC1">
            <wp:extent cx="4512623" cy="4346369"/>
            <wp:effectExtent l="0" t="0" r="254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515069" cy="4348725"/>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xml:space="preserve">, and alpha/beta classes, respectively. Similarly, in the ASTRAL95 dataset, there are 3443, 10164, 9344, and 7474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and alpha/beta classes, respectively.</w:t>
      </w:r>
    </w:p>
    <w:p w14:paraId="52F086EF" w14:textId="0EEE3D98" w:rsidR="008733FB" w:rsidRDefault="008733FB" w:rsidP="002C39BC">
      <w:pPr>
        <w:spacing w:after="0" w:line="360" w:lineRule="auto"/>
        <w:jc w:val="lowKashida"/>
        <w:rPr>
          <w:rFonts w:asciiTheme="majorBidi" w:hAnsiTheme="majorBidi" w:cstheme="majorBidi"/>
          <w:bCs/>
          <w:sz w:val="24"/>
          <w:szCs w:val="24"/>
        </w:rPr>
      </w:pPr>
    </w:p>
    <w:p w14:paraId="64BD99BA" w14:textId="37F3DD65" w:rsidR="00737D1B" w:rsidRPr="00737D1B" w:rsidRDefault="00737D1B" w:rsidP="00E418D1">
      <w:pPr>
        <w:spacing w:after="0" w:line="360" w:lineRule="auto"/>
        <w:jc w:val="lowKashida"/>
        <w:rPr>
          <w:rFonts w:asciiTheme="majorBidi" w:hAnsiTheme="majorBidi" w:cstheme="majorBidi"/>
          <w:b/>
          <w:sz w:val="24"/>
          <w:szCs w:val="24"/>
        </w:rPr>
      </w:pPr>
      <w:r w:rsidRPr="00737D1B">
        <w:rPr>
          <w:rFonts w:asciiTheme="majorBidi" w:hAnsiTheme="majorBidi" w:cstheme="majorBidi"/>
          <w:b/>
          <w:sz w:val="24"/>
          <w:szCs w:val="24"/>
        </w:rPr>
        <w:t xml:space="preserve">3.2 Unveiling Energy Profile Patterns </w:t>
      </w:r>
      <w:proofErr w:type="gramStart"/>
      <w:r w:rsidRPr="00737D1B">
        <w:rPr>
          <w:rFonts w:asciiTheme="majorBidi" w:hAnsiTheme="majorBidi" w:cstheme="majorBidi"/>
          <w:b/>
          <w:sz w:val="24"/>
          <w:szCs w:val="24"/>
        </w:rPr>
        <w:t>Across</w:t>
      </w:r>
      <w:proofErr w:type="gramEnd"/>
      <w:r w:rsidRPr="00737D1B">
        <w:rPr>
          <w:rFonts w:asciiTheme="majorBidi" w:hAnsiTheme="majorBidi" w:cstheme="majorBidi"/>
          <w:b/>
          <w:sz w:val="24"/>
          <w:szCs w:val="24"/>
        </w:rPr>
        <w:t xml:space="preserve"> </w:t>
      </w:r>
      <w:r w:rsidR="00E418D1">
        <w:rPr>
          <w:rFonts w:asciiTheme="majorBidi" w:hAnsiTheme="majorBidi" w:cstheme="majorBidi"/>
          <w:b/>
          <w:sz w:val="24"/>
          <w:szCs w:val="24"/>
        </w:rPr>
        <w:t>SCOP</w:t>
      </w:r>
      <w:r w:rsidRPr="00737D1B">
        <w:rPr>
          <w:rFonts w:asciiTheme="majorBidi" w:hAnsiTheme="majorBidi" w:cstheme="majorBidi"/>
          <w:b/>
          <w:sz w:val="24"/>
          <w:szCs w:val="24"/>
        </w:rPr>
        <w:t xml:space="preserve"> Hierarchy</w:t>
      </w: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361AE3" w:rsidR="00400074" w:rsidRPr="00176ABB" w:rsidRDefault="00C94225" w:rsidP="00CF40F3">
      <w:pPr>
        <w:spacing w:after="0" w:line="360" w:lineRule="auto"/>
        <w:jc w:val="center"/>
        <w:rPr>
          <w:rFonts w:asciiTheme="majorBidi" w:hAnsiTheme="majorBidi" w:cstheme="majorBidi"/>
          <w:sz w:val="24"/>
          <w:szCs w:val="24"/>
          <w:lang w:val="en-GB"/>
        </w:rPr>
      </w:pPr>
      <w:r w:rsidRPr="00C94225">
        <w:rPr>
          <w:rFonts w:asciiTheme="majorBidi" w:hAnsiTheme="majorBidi" w:cstheme="majorBidi"/>
          <w:noProof/>
          <w:sz w:val="24"/>
          <w:szCs w:val="24"/>
          <w:lang w:val="fi-FI" w:eastAsia="fi-FI"/>
        </w:rPr>
        <w:lastRenderedPageBreak/>
        <w:drawing>
          <wp:inline distT="0" distB="0" distL="0" distR="0" wp14:anchorId="2DB270F9" wp14:editId="3A905C90">
            <wp:extent cx="4524499" cy="3806042"/>
            <wp:effectExtent l="0" t="0" r="0" b="4445"/>
            <wp:docPr id="46" name="Picture 45"/>
            <wp:cNvGraphicFramePr/>
            <a:graphic xmlns:a="http://schemas.openxmlformats.org/drawingml/2006/main">
              <a:graphicData uri="http://schemas.openxmlformats.org/drawingml/2006/picture">
                <pic:pic xmlns:pic="http://schemas.openxmlformats.org/drawingml/2006/picture">
                  <pic:nvPicPr>
                    <pic:cNvPr id="46" name="Picture 45"/>
                    <pic:cNvPicPr/>
                  </pic:nvPicPr>
                  <pic:blipFill>
                    <a:blip r:embed="rId9"/>
                    <a:stretch/>
                  </pic:blipFill>
                  <pic:spPr>
                    <a:xfrm>
                      <a:off x="0" y="0"/>
                      <a:ext cx="4528314" cy="3809251"/>
                    </a:xfrm>
                    <a:prstGeom prst="rect">
                      <a:avLst/>
                    </a:prstGeom>
                    <a:ln w="0">
                      <a:noFill/>
                    </a:ln>
                  </pic:spPr>
                </pic:pic>
              </a:graphicData>
            </a:graphic>
          </wp:inline>
        </w:drawing>
      </w:r>
    </w:p>
    <w:p w14:paraId="76967DEA" w14:textId="4DEF0B52"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w:t>
      </w:r>
      <w:proofErr w:type="spellStart"/>
      <w:r w:rsidR="00855986">
        <w:rPr>
          <w:rFonts w:asciiTheme="majorBidi" w:hAnsiTheme="majorBidi" w:cstheme="majorBidi"/>
          <w:iCs/>
          <w:color w:val="000000" w:themeColor="text1"/>
          <w:sz w:val="18"/>
          <w:szCs w:val="18"/>
        </w:rPr>
        <w:t>SPE</w:t>
      </w:r>
      <w:r w:rsidRPr="00AB75EB">
        <w:rPr>
          <w:rFonts w:asciiTheme="majorBidi" w:hAnsiTheme="majorBidi" w:cstheme="majorBidi"/>
          <w:iCs/>
          <w:color w:val="000000" w:themeColor="text1"/>
          <w:sz w:val="18"/>
          <w:szCs w:val="18"/>
        </w:rPr>
        <w:t>aration</w:t>
      </w:r>
      <w:proofErr w:type="spellEnd"/>
      <w:r w:rsidRPr="00AB75EB">
        <w:rPr>
          <w:rFonts w:asciiTheme="majorBidi" w:hAnsiTheme="majorBidi" w:cstheme="majorBidi"/>
          <w:iCs/>
          <w:color w:val="000000" w:themeColor="text1"/>
          <w:sz w:val="18"/>
          <w:szCs w:val="18"/>
        </w:rPr>
        <w:t xml:space="preserve">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w:t>
      </w:r>
      <w:proofErr w:type="spellStart"/>
      <w:r w:rsidRPr="00AB75EB">
        <w:rPr>
          <w:rFonts w:asciiTheme="majorBidi" w:hAnsiTheme="majorBidi" w:cstheme="majorBidi"/>
          <w:iCs/>
          <w:color w:val="000000" w:themeColor="text1"/>
          <w:sz w:val="18"/>
          <w:szCs w:val="18"/>
        </w:rPr>
        <w:t>n_neighbors</w:t>
      </w:r>
      <w:proofErr w:type="spellEnd"/>
      <w:r w:rsidRPr="00AB75EB">
        <w:rPr>
          <w:rFonts w:asciiTheme="majorBidi" w:hAnsiTheme="majorBidi" w:cstheme="majorBidi"/>
          <w:iCs/>
          <w:color w:val="000000" w:themeColor="text1"/>
          <w:sz w:val="18"/>
          <w:szCs w:val="18"/>
        </w:rPr>
        <w:t xml:space="preserve"> = 20 and </w:t>
      </w:r>
      <w:proofErr w:type="spellStart"/>
      <w:r w:rsidRPr="00AB75EB">
        <w:rPr>
          <w:rFonts w:asciiTheme="majorBidi" w:hAnsiTheme="majorBidi" w:cstheme="majorBidi"/>
          <w:iCs/>
          <w:color w:val="000000" w:themeColor="text1"/>
          <w:sz w:val="18"/>
          <w:szCs w:val="18"/>
        </w:rPr>
        <w:t>min_dist</w:t>
      </w:r>
      <w:proofErr w:type="spellEnd"/>
      <w:r w:rsidRPr="00AB75EB">
        <w:rPr>
          <w:rFonts w:asciiTheme="majorBidi" w:hAnsiTheme="majorBidi" w:cstheme="majorBidi"/>
          <w:iCs/>
          <w:color w:val="000000" w:themeColor="text1"/>
          <w:sz w:val="18"/>
          <w:szCs w:val="18"/>
        </w:rPr>
        <w:t xml:space="preserve">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236711F4"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 xml:space="preserve">h the left figure generated by </w:t>
      </w:r>
      <w:r w:rsidR="00855986">
        <w:rPr>
          <w:rFonts w:asciiTheme="majorBidi" w:hAnsiTheme="majorBidi" w:cstheme="majorBidi"/>
          <w:bCs/>
          <w:sz w:val="24"/>
          <w:szCs w:val="24"/>
        </w:rPr>
        <w:t>CPE</w:t>
      </w:r>
      <w:r w:rsidRPr="003B7431">
        <w:rPr>
          <w:rFonts w:asciiTheme="majorBidi" w:hAnsiTheme="majorBidi" w:cstheme="majorBidi"/>
          <w:bCs/>
          <w:sz w:val="24"/>
          <w:szCs w:val="24"/>
        </w:rPr>
        <w:t xml:space="preserve"> pr</w:t>
      </w:r>
      <w:r w:rsidR="0059044A">
        <w:rPr>
          <w:rFonts w:asciiTheme="majorBidi" w:hAnsiTheme="majorBidi" w:cstheme="majorBidi"/>
          <w:bCs/>
          <w:sz w:val="24"/>
          <w:szCs w:val="24"/>
        </w:rPr>
        <w:t xml:space="preserve">ofiles and the right figure by </w:t>
      </w:r>
      <w:r w:rsidR="00855986">
        <w:rPr>
          <w:rFonts w:asciiTheme="majorBidi" w:hAnsiTheme="majorBidi" w:cstheme="majorBidi"/>
          <w:bCs/>
          <w:sz w:val="24"/>
          <w:szCs w:val="24"/>
        </w:rPr>
        <w:t>SPE</w:t>
      </w:r>
      <w:r w:rsidRPr="003B7431">
        <w:rPr>
          <w:rFonts w:asciiTheme="majorBidi" w:hAnsiTheme="majorBidi" w:cstheme="majorBidi"/>
          <w:bCs/>
          <w:sz w:val="24"/>
          <w:szCs w:val="24"/>
        </w:rPr>
        <w:t xml:space="preserve">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49FC8DE7" w14:textId="6FA1E6BA" w:rsidR="003B415E"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lastRenderedPageBreak/>
        <w:drawing>
          <wp:inline distT="0" distB="0" distL="0" distR="0" wp14:anchorId="311D7172" wp14:editId="666B44FE">
            <wp:extent cx="4725899" cy="4245429"/>
            <wp:effectExtent l="0" t="0" r="0" b="3175"/>
            <wp:docPr id="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0"/>
                    <a:stretch/>
                  </pic:blipFill>
                  <pic:spPr>
                    <a:xfrm>
                      <a:off x="0" y="0"/>
                      <a:ext cx="4732897" cy="4251716"/>
                    </a:xfrm>
                    <a:prstGeom prst="rect">
                      <a:avLst/>
                    </a:prstGeom>
                    <a:ln w="0">
                      <a:noFill/>
                    </a:ln>
                  </pic:spPr>
                </pic:pic>
              </a:graphicData>
            </a:graphic>
          </wp:inline>
        </w:drawing>
      </w:r>
    </w:p>
    <w:p w14:paraId="2D16E26F" w14:textId="14D30B6A" w:rsidR="00546636" w:rsidRDefault="00546636" w:rsidP="00A74ED1">
      <w:pPr>
        <w:spacing w:after="0" w:line="360" w:lineRule="auto"/>
        <w:jc w:val="center"/>
        <w:rPr>
          <w:rFonts w:asciiTheme="majorBidi" w:hAnsiTheme="majorBidi" w:cstheme="majorBidi"/>
          <w:bCs/>
          <w:sz w:val="24"/>
          <w:szCs w:val="24"/>
        </w:rPr>
      </w:pPr>
    </w:p>
    <w:p w14:paraId="05A72E38" w14:textId="5A7FD848"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w:t>
      </w:r>
      <w:r w:rsidR="00855986">
        <w:rPr>
          <w:rFonts w:asciiTheme="majorBidi" w:hAnsiTheme="majorBidi" w:cstheme="majorBidi"/>
          <w:iCs/>
          <w:color w:val="000000" w:themeColor="text1"/>
          <w:sz w:val="18"/>
          <w:szCs w:val="18"/>
        </w:rPr>
        <w:t>SPE</w:t>
      </w:r>
      <w:r w:rsidR="000210BC" w:rsidRPr="00AB75EB">
        <w:rPr>
          <w:rFonts w:asciiTheme="majorBidi" w:hAnsiTheme="majorBidi" w:cstheme="majorBidi"/>
          <w:iCs/>
          <w:color w:val="000000" w:themeColor="text1"/>
          <w:sz w:val="18"/>
          <w:szCs w:val="18"/>
        </w:rPr>
        <w:t>) and Compositional</w:t>
      </w:r>
      <w:r w:rsidR="00711D49" w:rsidRPr="00AB75EB">
        <w:rPr>
          <w:rFonts w:asciiTheme="majorBidi" w:hAnsiTheme="majorBidi" w:cstheme="majorBidi"/>
          <w:iCs/>
          <w:color w:val="000000" w:themeColor="text1"/>
          <w:sz w:val="18"/>
          <w:szCs w:val="18"/>
        </w:rPr>
        <w:t xml:space="preserve"> Energy Profiles (</w:t>
      </w:r>
      <w:r w:rsidR="00855986">
        <w:rPr>
          <w:rFonts w:asciiTheme="majorBidi" w:hAnsiTheme="majorBidi" w:cstheme="majorBidi"/>
          <w:iCs/>
          <w:color w:val="000000" w:themeColor="text1"/>
          <w:sz w:val="18"/>
          <w:szCs w:val="18"/>
        </w:rPr>
        <w:t>CPE</w:t>
      </w:r>
      <w:r w:rsidR="00711D49" w:rsidRPr="00AB75EB">
        <w:rPr>
          <w:rFonts w:asciiTheme="majorBidi" w:hAnsiTheme="majorBidi" w:cstheme="majorBidi"/>
          <w:iCs/>
          <w:color w:val="000000" w:themeColor="text1"/>
          <w:sz w:val="18"/>
          <w:szCs w:val="18"/>
        </w:rPr>
        <w:t>)</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w:t>
      </w:r>
      <w:r w:rsidR="00855986">
        <w:rPr>
          <w:rFonts w:asciiTheme="majorBidi" w:hAnsiTheme="majorBidi" w:cstheme="majorBidi"/>
          <w:iCs/>
          <w:color w:val="000000" w:themeColor="text1"/>
          <w:sz w:val="18"/>
          <w:szCs w:val="18"/>
        </w:rPr>
        <w:t>CPE</w:t>
      </w:r>
      <w:r w:rsidR="00722CBF" w:rsidRPr="00AB75EB">
        <w:rPr>
          <w:rFonts w:asciiTheme="majorBidi" w:hAnsiTheme="majorBidi" w:cstheme="majorBidi"/>
          <w:iCs/>
          <w:color w:val="000000" w:themeColor="text1"/>
          <w:sz w:val="18"/>
          <w:szCs w:val="18"/>
        </w:rPr>
        <w:t xml:space="preserve"> (left panel) and the other by </w:t>
      </w:r>
      <w:r w:rsidR="00855986">
        <w:rPr>
          <w:rFonts w:asciiTheme="majorBidi" w:hAnsiTheme="majorBidi" w:cstheme="majorBidi"/>
          <w:iCs/>
          <w:color w:val="000000" w:themeColor="text1"/>
          <w:sz w:val="18"/>
          <w:szCs w:val="18"/>
        </w:rPr>
        <w:t>SPE</w:t>
      </w:r>
      <w:r w:rsidR="00711D49" w:rsidRPr="00AB75EB">
        <w:rPr>
          <w:rFonts w:asciiTheme="majorBidi" w:hAnsiTheme="majorBidi" w:cstheme="majorBidi"/>
          <w:iCs/>
          <w:color w:val="000000" w:themeColor="text1"/>
          <w:sz w:val="18"/>
          <w:szCs w:val="18"/>
        </w:rPr>
        <w:t xml:space="preserve"> (right panel), revealing that protein domains sharing the same fold, superfamily, or family exhibit comparable energy profile patterns. The folds a.100 and a.104, </w:t>
      </w:r>
      <w:proofErr w:type="spellStart"/>
      <w:r w:rsidR="00711D49" w:rsidRPr="00AB75EB">
        <w:rPr>
          <w:rFonts w:asciiTheme="majorBidi" w:hAnsiTheme="majorBidi" w:cstheme="majorBidi"/>
          <w:iCs/>
          <w:color w:val="000000" w:themeColor="text1"/>
          <w:sz w:val="18"/>
          <w:szCs w:val="18"/>
        </w:rPr>
        <w:t>superfamilies</w:t>
      </w:r>
      <w:proofErr w:type="spellEnd"/>
      <w:r w:rsidR="00711D49" w:rsidRPr="00AB75EB">
        <w:rPr>
          <w:rFonts w:asciiTheme="majorBidi" w:hAnsiTheme="majorBidi" w:cstheme="majorBidi"/>
          <w:iCs/>
          <w:color w:val="000000" w:themeColor="text1"/>
          <w:sz w:val="18"/>
          <w:szCs w:val="18"/>
        </w:rPr>
        <w:t xml:space="preserve"> a.29.2 and a.29.3, as well as families a.25.1.0 and a.25.1.2, are randomly selected for analysis, and the UMAP plots are generated using parameters </w:t>
      </w:r>
      <w:proofErr w:type="spellStart"/>
      <w:r w:rsidR="00711D49" w:rsidRPr="00AB75EB">
        <w:rPr>
          <w:rFonts w:asciiTheme="majorBidi" w:hAnsiTheme="majorBidi" w:cstheme="majorBidi"/>
          <w:iCs/>
          <w:color w:val="000000" w:themeColor="text1"/>
          <w:sz w:val="18"/>
          <w:szCs w:val="18"/>
        </w:rPr>
        <w:t>n_neighbors</w:t>
      </w:r>
      <w:proofErr w:type="spellEnd"/>
      <w:r w:rsidR="00711D49" w:rsidRPr="00AB75EB">
        <w:rPr>
          <w:rFonts w:asciiTheme="majorBidi" w:hAnsiTheme="majorBidi" w:cstheme="majorBidi"/>
          <w:iCs/>
          <w:color w:val="000000" w:themeColor="text1"/>
          <w:sz w:val="18"/>
          <w:szCs w:val="18"/>
        </w:rPr>
        <w:t xml:space="preserve"> = 20 and </w:t>
      </w:r>
      <w:proofErr w:type="spellStart"/>
      <w:r w:rsidR="00711D49" w:rsidRPr="00AB75EB">
        <w:rPr>
          <w:rFonts w:asciiTheme="majorBidi" w:hAnsiTheme="majorBidi" w:cstheme="majorBidi"/>
          <w:iCs/>
          <w:color w:val="000000" w:themeColor="text1"/>
          <w:sz w:val="18"/>
          <w:szCs w:val="18"/>
        </w:rPr>
        <w:t>min_dist</w:t>
      </w:r>
      <w:proofErr w:type="spellEnd"/>
      <w:r w:rsidR="00711D49" w:rsidRPr="00AB75EB">
        <w:rPr>
          <w:rFonts w:asciiTheme="majorBidi" w:hAnsiTheme="majorBidi" w:cstheme="majorBidi"/>
          <w:iCs/>
          <w:color w:val="000000" w:themeColor="text1"/>
          <w:sz w:val="18"/>
          <w:szCs w:val="18"/>
        </w:rPr>
        <w: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103DDB82" w:rsidR="00B91B05" w:rsidRDefault="00AC5D70" w:rsidP="00B43A20">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w:t>
      </w:r>
      <w:r w:rsidR="00855986">
        <w:rPr>
          <w:rFonts w:asciiTheme="majorBidi" w:hAnsiTheme="majorBidi" w:cstheme="majorBidi"/>
          <w:bCs/>
          <w:sz w:val="24"/>
          <w:szCs w:val="24"/>
        </w:rPr>
        <w:t>SPE</w:t>
      </w:r>
      <w:r w:rsidR="00B91B05" w:rsidRPr="00B91B05">
        <w:rPr>
          <w:rFonts w:asciiTheme="majorBidi" w:hAnsiTheme="majorBidi" w:cstheme="majorBidi"/>
          <w:bCs/>
          <w:sz w:val="24"/>
          <w:szCs w:val="24"/>
        </w:rPr>
        <w:t xml:space="preserve"> profiles and the right figure by </w:t>
      </w:r>
      <w:r w:rsidR="00855986">
        <w:rPr>
          <w:rFonts w:asciiTheme="majorBidi" w:hAnsiTheme="majorBidi" w:cstheme="majorBidi"/>
          <w:bCs/>
          <w:sz w:val="24"/>
          <w:szCs w:val="24"/>
        </w:rPr>
        <w:t>CPE</w:t>
      </w:r>
      <w:r w:rsidR="00B91B05" w:rsidRPr="00B91B05">
        <w:rPr>
          <w:rFonts w:asciiTheme="majorBidi" w:hAnsiTheme="majorBidi" w:cstheme="majorBidi"/>
          <w:bCs/>
          <w:sz w:val="24"/>
          <w:szCs w:val="24"/>
        </w:rPr>
        <w:t xml:space="preserve"> profiles. As depicted in Figure 5A</w:t>
      </w:r>
      <w:r w:rsidR="00B43A20">
        <w:rPr>
          <w:rFonts w:asciiTheme="majorBidi" w:hAnsiTheme="majorBidi" w:cstheme="majorBidi"/>
          <w:bCs/>
          <w:sz w:val="24"/>
          <w:szCs w:val="24"/>
        </w:rPr>
        <w:t>-B</w:t>
      </w:r>
      <w:r w:rsidR="00B91B05" w:rsidRPr="00B91B05">
        <w:rPr>
          <w:rFonts w:asciiTheme="majorBidi" w:hAnsiTheme="majorBidi" w:cstheme="majorBidi"/>
          <w:bCs/>
          <w:sz w:val="24"/>
          <w:szCs w:val="24"/>
        </w:rPr>
        <w:t xml:space="preserve">,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results were obtained when we calculated pairwise distances from protein domains within fold a.29 and compared them with pairwise distances from protein domains in different folds within the all-alpha class. Likewise, the distances between energy profile patterns of protein domains within the same superfamily a.29.3 are significantly less than the distances between energy profiles </w:t>
      </w:r>
      <w:r w:rsidR="00B91B05" w:rsidRPr="00B91B05">
        <w:rPr>
          <w:rFonts w:asciiTheme="majorBidi" w:hAnsiTheme="majorBidi" w:cstheme="majorBidi"/>
          <w:bCs/>
          <w:sz w:val="24"/>
          <w:szCs w:val="24"/>
        </w:rPr>
        <w:lastRenderedPageBreak/>
        <w:t xml:space="preserve">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43A20">
        <w:rPr>
          <w:rFonts w:asciiTheme="majorBidi" w:hAnsiTheme="majorBidi" w:cstheme="majorBidi"/>
          <w:bCs/>
          <w:sz w:val="24"/>
          <w:szCs w:val="24"/>
        </w:rPr>
        <w:t>-D</w:t>
      </w:r>
      <w:r w:rsidR="00B91B05">
        <w:rPr>
          <w:rFonts w:asciiTheme="majorBidi" w:hAnsiTheme="majorBidi" w:cstheme="majorBidi"/>
          <w:bCs/>
          <w:sz w:val="24"/>
          <w:szCs w:val="24"/>
        </w:rPr>
        <w:t>)</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2DC32426" w:rsidR="00AC5D70"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drawing>
          <wp:inline distT="0" distB="0" distL="0" distR="0" wp14:anchorId="324E8FAF" wp14:editId="6C7E1D5C">
            <wp:extent cx="4589813" cy="4987637"/>
            <wp:effectExtent l="0" t="0" r="1270" b="3810"/>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1"/>
                    <a:stretch/>
                  </pic:blipFill>
                  <pic:spPr>
                    <a:xfrm>
                      <a:off x="0" y="0"/>
                      <a:ext cx="4593488" cy="4991630"/>
                    </a:xfrm>
                    <a:prstGeom prst="rect">
                      <a:avLst/>
                    </a:prstGeom>
                    <a:ln w="0">
                      <a:noFill/>
                    </a:ln>
                  </pic:spPr>
                </pic:pic>
              </a:graphicData>
            </a:graphic>
          </wp:inline>
        </w:drawing>
      </w:r>
    </w:p>
    <w:p w14:paraId="1EFFBFE4" w14:textId="71713B23" w:rsidR="000635FC" w:rsidRPr="00AB75EB" w:rsidRDefault="00842FC5" w:rsidP="00985770">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Figure 5: Comparative Boxplots of Pairwise Distances among Energy Profiles in Astral 40 and Astral 95, depicting A</w:t>
      </w:r>
      <w:r w:rsidR="00985770">
        <w:rPr>
          <w:rFonts w:asciiTheme="majorBidi" w:hAnsiTheme="majorBidi" w:cstheme="majorBidi"/>
          <w:iCs/>
          <w:color w:val="44546A"/>
          <w:sz w:val="18"/>
          <w:szCs w:val="18"/>
        </w:rPr>
        <w:t>-B</w:t>
      </w:r>
      <w:r w:rsidRPr="00AB75EB">
        <w:rPr>
          <w:rFonts w:asciiTheme="majorBidi" w:hAnsiTheme="majorBidi" w:cstheme="majorBidi"/>
          <w:iCs/>
          <w:color w:val="44546A"/>
          <w:sz w:val="18"/>
          <w:szCs w:val="18"/>
        </w:rPr>
        <w:t xml:space="preserve">)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ll-alpha class (in purple) versus interclass distances (in yellow), </w:t>
      </w:r>
      <w:r w:rsidR="00985770">
        <w:rPr>
          <w:rFonts w:asciiTheme="majorBidi" w:hAnsiTheme="majorBidi" w:cstheme="majorBidi"/>
          <w:iCs/>
          <w:color w:val="44546A"/>
          <w:sz w:val="18"/>
          <w:szCs w:val="18"/>
        </w:rPr>
        <w:t>C-D</w:t>
      </w:r>
      <w:r w:rsidRPr="00AB75EB">
        <w:rPr>
          <w:rFonts w:asciiTheme="majorBidi" w:hAnsiTheme="majorBidi" w:cstheme="majorBidi"/>
          <w:iCs/>
          <w:color w:val="44546A"/>
          <w:sz w:val="18"/>
          <w:szCs w:val="18"/>
        </w:rPr>
        <w:t xml:space="preserve">)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29 fold (in purple) versus distances from protein domains in different folds within the all-alpha class (in yellow), and </w:t>
      </w:r>
      <w:r w:rsidR="00985770">
        <w:rPr>
          <w:rFonts w:asciiTheme="majorBidi" w:hAnsiTheme="majorBidi" w:cstheme="majorBidi"/>
          <w:iCs/>
          <w:color w:val="44546A"/>
          <w:sz w:val="18"/>
          <w:szCs w:val="18"/>
        </w:rPr>
        <w:t>E-F</w:t>
      </w:r>
      <w:r w:rsidRPr="00AB75EB">
        <w:rPr>
          <w:rFonts w:asciiTheme="majorBidi" w:hAnsiTheme="majorBidi" w:cstheme="majorBidi"/>
          <w:iCs/>
          <w:color w:val="44546A"/>
          <w:sz w:val="18"/>
          <w:szCs w:val="18"/>
        </w:rPr>
        <w:t xml:space="preserve">)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29.3 superfamily (in purple) versus distances from protein domains in different </w:t>
      </w:r>
      <w:proofErr w:type="spellStart"/>
      <w:r w:rsidRPr="00AB75EB">
        <w:rPr>
          <w:rFonts w:asciiTheme="majorBidi" w:hAnsiTheme="majorBidi" w:cstheme="majorBidi"/>
          <w:iCs/>
          <w:color w:val="44546A"/>
          <w:sz w:val="18"/>
          <w:szCs w:val="18"/>
        </w:rPr>
        <w:t>superfamilies</w:t>
      </w:r>
      <w:proofErr w:type="spellEnd"/>
      <w:r w:rsidRPr="00AB75EB">
        <w:rPr>
          <w:rFonts w:asciiTheme="majorBidi" w:hAnsiTheme="majorBidi" w:cstheme="majorBidi"/>
          <w:iCs/>
          <w:color w:val="44546A"/>
          <w:sz w:val="18"/>
          <w:szCs w:val="18"/>
        </w:rPr>
        <w:t xml:space="preserve">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w:t>
      </w:r>
      <w:r w:rsidR="00855986">
        <w:rPr>
          <w:rFonts w:asciiTheme="majorBidi" w:hAnsiTheme="majorBidi" w:cstheme="majorBidi"/>
          <w:iCs/>
          <w:color w:val="44546A"/>
          <w:sz w:val="18"/>
          <w:szCs w:val="18"/>
        </w:rPr>
        <w:t>CPE</w:t>
      </w:r>
      <w:r w:rsidRPr="00AB75EB">
        <w:rPr>
          <w:rFonts w:asciiTheme="majorBidi" w:hAnsiTheme="majorBidi" w:cstheme="majorBidi"/>
          <w:iCs/>
          <w:color w:val="44546A"/>
          <w:sz w:val="18"/>
          <w:szCs w:val="18"/>
        </w:rPr>
        <w:t xml:space="preserve">, left panel) and the other using </w:t>
      </w:r>
      <w:r w:rsidR="003247AB" w:rsidRPr="00AB75EB">
        <w:rPr>
          <w:rFonts w:asciiTheme="majorBidi" w:hAnsiTheme="majorBidi" w:cstheme="majorBidi"/>
          <w:iCs/>
          <w:color w:val="44546A"/>
          <w:sz w:val="18"/>
          <w:szCs w:val="18"/>
        </w:rPr>
        <w:t xml:space="preserve">Structural Energy Profiles </w:t>
      </w:r>
      <w:r w:rsidR="00855986">
        <w:rPr>
          <w:rFonts w:asciiTheme="majorBidi" w:hAnsiTheme="majorBidi" w:cstheme="majorBidi"/>
          <w:iCs/>
          <w:color w:val="44546A"/>
          <w:sz w:val="18"/>
          <w:szCs w:val="18"/>
        </w:rPr>
        <w:t>SPE</w:t>
      </w:r>
      <w:r w:rsidRPr="00AB75EB">
        <w:rPr>
          <w:rFonts w:asciiTheme="majorBidi" w:hAnsiTheme="majorBidi" w:cstheme="majorBidi"/>
          <w:iCs/>
          <w:color w:val="44546A"/>
          <w:sz w:val="18"/>
          <w:szCs w:val="18"/>
        </w:rPr>
        <w:t>, right panel).</w:t>
      </w:r>
    </w:p>
    <w:p w14:paraId="17A228BE" w14:textId="5F43D3CD" w:rsidR="00BF186E" w:rsidRPr="00B53549" w:rsidRDefault="00BF186E" w:rsidP="00BF186E">
      <w:pPr>
        <w:spacing w:after="0" w:line="360" w:lineRule="auto"/>
        <w:rPr>
          <w:rFonts w:asciiTheme="majorBidi" w:hAnsiTheme="majorBidi" w:cstheme="majorBidi"/>
        </w:rPr>
      </w:pPr>
    </w:p>
    <w:p w14:paraId="36E8F459" w14:textId="75F5CAB0" w:rsidR="008F71F3" w:rsidRPr="008F71F3" w:rsidRDefault="00707AAE" w:rsidP="00EC6CC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3.3</w:t>
      </w:r>
      <w:r w:rsidR="008F71F3" w:rsidRPr="008F71F3">
        <w:rPr>
          <w:rFonts w:asciiTheme="majorBidi" w:hAnsiTheme="majorBidi" w:cstheme="majorBidi"/>
          <w:b/>
          <w:bCs/>
          <w:sz w:val="24"/>
          <w:szCs w:val="24"/>
        </w:rPr>
        <w:t xml:space="preserve"> Superfamily classification using Profile of Energies</w:t>
      </w:r>
    </w:p>
    <w:p w14:paraId="5BBC242D" w14:textId="40527896" w:rsidR="00ED6208" w:rsidRDefault="00BF186E" w:rsidP="00EC6CC7">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xml:space="preserve">: winged helix (a.4.5), PH domain-like (b.55.1), NTF-like (d.17.4), Ubiquitin-like (d.15.1), and </w:t>
      </w:r>
      <w:r w:rsidR="00EC6CC7" w:rsidRPr="00EC6CC7">
        <w:rPr>
          <w:rFonts w:asciiTheme="majorBidi" w:hAnsiTheme="majorBidi" w:cstheme="majorBidi"/>
          <w:sz w:val="24"/>
          <w:szCs w:val="24"/>
        </w:rPr>
        <w:t xml:space="preserve">Immunoglobulins </w:t>
      </w:r>
      <w:r w:rsidRPr="00083E56">
        <w:rPr>
          <w:rFonts w:asciiTheme="majorBidi" w:hAnsiTheme="majorBidi" w:cstheme="majorBidi"/>
          <w:sz w:val="24"/>
          <w:szCs w:val="24"/>
        </w:rPr>
        <w:t>(b.1.</w:t>
      </w:r>
      <w:r w:rsidR="00EC6CC7">
        <w:rPr>
          <w:rFonts w:asciiTheme="majorBidi" w:hAnsiTheme="majorBidi" w:cstheme="majorBidi"/>
          <w:sz w:val="24"/>
          <w:szCs w:val="24"/>
        </w:rPr>
        <w:t>1</w:t>
      </w:r>
      <w:r w:rsidRPr="00083E56">
        <w:rPr>
          <w:rFonts w:asciiTheme="majorBidi" w:hAnsiTheme="majorBidi" w:cstheme="majorBidi"/>
          <w:sz w:val="24"/>
          <w:szCs w:val="24"/>
        </w:rPr>
        <w:t>)</w:t>
      </w:r>
      <w:r w:rsidR="00FD4DE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Wintjens&lt;/Author&gt;&lt;Year&gt;1996&lt;/Year&gt;&lt;RecNum&gt;76&lt;/RecNum&gt;&lt;DisplayText&gt;[27]&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3754EF">
        <w:rPr>
          <w:rFonts w:asciiTheme="majorBidi" w:hAnsiTheme="majorBidi" w:cstheme="majorBidi"/>
          <w:noProof/>
          <w:sz w:val="24"/>
          <w:szCs w:val="24"/>
        </w:rPr>
        <w:t>[27]</w:t>
      </w:r>
      <w:r w:rsidR="00FD4DEC">
        <w:rPr>
          <w:rFonts w:asciiTheme="majorBidi" w:hAnsiTheme="majorBidi" w:cstheme="majorBidi"/>
          <w:sz w:val="24"/>
          <w:szCs w:val="24"/>
        </w:rPr>
        <w:fldChar w:fldCharType="end"/>
      </w:r>
      <w:r w:rsidRPr="00083E56">
        <w:rPr>
          <w:rFonts w:asciiTheme="majorBidi" w:hAnsiTheme="majorBidi" w:cstheme="majorBidi"/>
          <w:sz w:val="24"/>
          <w:szCs w:val="24"/>
        </w:rPr>
        <w:t xml:space="preserve">. Our classification strategy incorporated energetic </w:t>
      </w:r>
      <w:r w:rsidRPr="00083E56">
        <w:rPr>
          <w:rFonts w:asciiTheme="majorBidi" w:hAnsiTheme="majorBidi" w:cstheme="majorBidi"/>
          <w:sz w:val="24"/>
          <w:szCs w:val="24"/>
        </w:rPr>
        <w:lastRenderedPageBreak/>
        <w:t>profil</w:t>
      </w:r>
      <w:r w:rsidR="00C053DB">
        <w:rPr>
          <w:rFonts w:asciiTheme="majorBidi" w:hAnsiTheme="majorBidi" w:cstheme="majorBidi"/>
          <w:sz w:val="24"/>
          <w:szCs w:val="24"/>
        </w:rPr>
        <w:t>es</w:t>
      </w:r>
      <w:r w:rsidR="00901AA7">
        <w:rPr>
          <w:rFonts w:asciiTheme="majorBidi" w:hAnsiTheme="majorBidi" w:cstheme="majorBidi"/>
          <w:sz w:val="24"/>
          <w:szCs w:val="24"/>
        </w:rPr>
        <w:t xml:space="preserve"> SEP</w:t>
      </w:r>
      <w:r w:rsidR="00C053DB">
        <w:rPr>
          <w:rFonts w:asciiTheme="majorBidi" w:hAnsiTheme="majorBidi" w:cstheme="majorBidi"/>
          <w:sz w:val="24"/>
          <w:szCs w:val="24"/>
        </w:rPr>
        <w:t xml:space="preserve"> as features, employing 1NN</w:t>
      </w:r>
      <w:r w:rsidRPr="00083E56">
        <w:rPr>
          <w:rFonts w:asciiTheme="majorBidi" w:hAnsiTheme="majorBidi" w:cstheme="majorBidi"/>
          <w:sz w:val="24"/>
          <w:szCs w:val="24"/>
        </w:rPr>
        <w:t xml:space="preserve"> and Random Forest (RF) classifiers as our models. To ensure 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D0892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00901AA7">
        <w:rPr>
          <w:rFonts w:asciiTheme="majorBidi" w:hAnsiTheme="majorBidi" w:cstheme="majorBidi"/>
          <w:i/>
          <w:color w:val="44546A"/>
          <w:sz w:val="18"/>
          <w:szCs w:val="18"/>
        </w:rPr>
        <w:t xml:space="preserve"> </w:t>
      </w:r>
      <w:r w:rsidR="00636B95">
        <w:rPr>
          <w:rFonts w:asciiTheme="majorBidi" w:hAnsiTheme="majorBidi" w:cstheme="majorBidi"/>
          <w:i/>
          <w:color w:val="44546A"/>
          <w:sz w:val="18"/>
          <w:szCs w:val="18"/>
        </w:rPr>
        <w:t>(RF)</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910F64" w:rsidRDefault="000E3A79" w:rsidP="00C55787">
            <w:pPr>
              <w:jc w:val="center"/>
              <w:rPr>
                <w:rFonts w:asciiTheme="majorBidi" w:eastAsia="Times New Roman" w:hAnsiTheme="majorBidi" w:cstheme="majorBidi"/>
                <w:b/>
                <w:bCs/>
                <w:sz w:val="20"/>
                <w:szCs w:val="20"/>
              </w:rPr>
            </w:pPr>
            <w:r w:rsidRPr="00910F64">
              <w:rPr>
                <w:rFonts w:asciiTheme="majorBidi" w:eastAsia="Times New Roman" w:hAnsiTheme="majorBidi" w:cstheme="majorBidi"/>
                <w:b/>
                <w:bCs/>
                <w:sz w:val="20"/>
                <w:szCs w:val="20"/>
              </w:rPr>
              <w:t>Method</w:t>
            </w:r>
          </w:p>
        </w:tc>
        <w:tc>
          <w:tcPr>
            <w:tcW w:w="1105" w:type="dxa"/>
            <w:vMerge w:val="restart"/>
            <w:vAlign w:val="center"/>
          </w:tcPr>
          <w:p w14:paraId="30F1A026" w14:textId="705F60F7" w:rsidR="000E3A79" w:rsidRPr="00910F64" w:rsidRDefault="000E3A79" w:rsidP="00C55787">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Accuracy</w:t>
            </w:r>
          </w:p>
        </w:tc>
        <w:tc>
          <w:tcPr>
            <w:tcW w:w="7116" w:type="dxa"/>
            <w:gridSpan w:val="5"/>
            <w:vAlign w:val="center"/>
          </w:tcPr>
          <w:p w14:paraId="61F3F735" w14:textId="7EE865A2" w:rsidR="000E3A79" w:rsidRPr="00910F64" w:rsidRDefault="000E3A79" w:rsidP="00C55787">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910F64" w:rsidRDefault="000E3A79" w:rsidP="00C55787">
            <w:pPr>
              <w:jc w:val="center"/>
              <w:rPr>
                <w:rFonts w:asciiTheme="majorBidi" w:hAnsiTheme="majorBidi" w:cstheme="majorBidi"/>
                <w:b/>
                <w:bCs/>
                <w:color w:val="000000"/>
                <w:sz w:val="20"/>
                <w:szCs w:val="20"/>
              </w:rPr>
            </w:pPr>
          </w:p>
        </w:tc>
        <w:tc>
          <w:tcPr>
            <w:tcW w:w="1105" w:type="dxa"/>
            <w:vMerge/>
            <w:vAlign w:val="center"/>
          </w:tcPr>
          <w:p w14:paraId="3C47BD57" w14:textId="4B3D8435" w:rsidR="000E3A79" w:rsidRPr="00910F64" w:rsidRDefault="000E3A79" w:rsidP="00C55787">
            <w:pPr>
              <w:jc w:val="center"/>
              <w:rPr>
                <w:rFonts w:asciiTheme="majorBidi" w:hAnsiTheme="majorBidi" w:cstheme="majorBidi"/>
                <w:b/>
                <w:bCs/>
                <w:color w:val="000000"/>
              </w:rPr>
            </w:pPr>
          </w:p>
        </w:tc>
        <w:tc>
          <w:tcPr>
            <w:tcW w:w="1440" w:type="dxa"/>
            <w:vAlign w:val="center"/>
          </w:tcPr>
          <w:p w14:paraId="2737913E" w14:textId="58CE12C6" w:rsidR="000E3A79" w:rsidRPr="00910F64" w:rsidRDefault="000E3A79" w:rsidP="00C55787">
            <w:pPr>
              <w:jc w:val="center"/>
              <w:rPr>
                <w:rFonts w:asciiTheme="majorBidi" w:hAnsiTheme="majorBidi" w:cstheme="majorBidi"/>
                <w:b/>
                <w:bCs/>
                <w:color w:val="000000"/>
              </w:rPr>
            </w:pPr>
            <w:proofErr w:type="spellStart"/>
            <w:r w:rsidRPr="00910F64">
              <w:rPr>
                <w:rFonts w:asciiTheme="majorBidi" w:hAnsiTheme="majorBidi" w:cstheme="majorBidi"/>
                <w:b/>
                <w:bCs/>
                <w:color w:val="000000"/>
                <w:sz w:val="20"/>
                <w:szCs w:val="20"/>
              </w:rPr>
              <w:t>wigend_helix</w:t>
            </w:r>
            <w:proofErr w:type="spellEnd"/>
          </w:p>
        </w:tc>
        <w:tc>
          <w:tcPr>
            <w:tcW w:w="1466" w:type="dxa"/>
            <w:vAlign w:val="center"/>
          </w:tcPr>
          <w:p w14:paraId="19CBBAD0" w14:textId="5318D945" w:rsidR="000E3A79" w:rsidRPr="00910F64" w:rsidRDefault="000E3A79" w:rsidP="00C55787">
            <w:pPr>
              <w:jc w:val="center"/>
              <w:rPr>
                <w:rFonts w:asciiTheme="majorBidi" w:hAnsiTheme="majorBidi" w:cstheme="majorBidi"/>
                <w:b/>
                <w:bCs/>
                <w:color w:val="000000"/>
              </w:rPr>
            </w:pPr>
            <w:proofErr w:type="spellStart"/>
            <w:r w:rsidRPr="00910F64">
              <w:rPr>
                <w:rFonts w:asciiTheme="majorBidi" w:hAnsiTheme="majorBidi" w:cstheme="majorBidi"/>
                <w:b/>
                <w:bCs/>
                <w:color w:val="000000"/>
                <w:sz w:val="20"/>
                <w:szCs w:val="20"/>
              </w:rPr>
              <w:t>PH.domain</w:t>
            </w:r>
            <w:proofErr w:type="spellEnd"/>
            <w:r w:rsidRPr="00910F64">
              <w:rPr>
                <w:rFonts w:asciiTheme="majorBidi" w:hAnsiTheme="majorBidi" w:cstheme="majorBidi"/>
                <w:b/>
                <w:bCs/>
                <w:color w:val="000000"/>
                <w:sz w:val="20"/>
                <w:szCs w:val="20"/>
              </w:rPr>
              <w:t>-like</w:t>
            </w:r>
          </w:p>
        </w:tc>
        <w:tc>
          <w:tcPr>
            <w:tcW w:w="960" w:type="dxa"/>
            <w:vAlign w:val="center"/>
          </w:tcPr>
          <w:p w14:paraId="37CA7563" w14:textId="5C454451"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NTF-like</w:t>
            </w:r>
          </w:p>
        </w:tc>
        <w:tc>
          <w:tcPr>
            <w:tcW w:w="1324" w:type="dxa"/>
            <w:vAlign w:val="center"/>
          </w:tcPr>
          <w:p w14:paraId="6D0616CD" w14:textId="58E15844"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Ubiquitin-like</w:t>
            </w:r>
          </w:p>
        </w:tc>
        <w:tc>
          <w:tcPr>
            <w:tcW w:w="1926" w:type="dxa"/>
            <w:vAlign w:val="center"/>
          </w:tcPr>
          <w:p w14:paraId="1DA5AD63" w14:textId="3DC42C95" w:rsidR="000E3A79" w:rsidRPr="00910F64" w:rsidRDefault="000E3A79" w:rsidP="00D5223E">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910F64" w:rsidRDefault="00D5223E" w:rsidP="00D5223E">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910F64" w:rsidRDefault="00D5223E" w:rsidP="005D2C83">
            <w:pPr>
              <w:jc w:val="center"/>
              <w:rPr>
                <w:rFonts w:asciiTheme="majorBidi" w:hAnsiTheme="majorBidi" w:cstheme="majorBidi"/>
                <w:b/>
                <w:bCs/>
                <w:color w:val="000000"/>
                <w:sz w:val="20"/>
                <w:szCs w:val="20"/>
                <w:lang w:val="en-GB"/>
              </w:rPr>
            </w:pPr>
            <w:r w:rsidRPr="00910F64">
              <w:rPr>
                <w:rFonts w:asciiTheme="majorBidi" w:hAnsiTheme="majorBidi" w:cstheme="majorBidi"/>
                <w:b/>
                <w:bCs/>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4C1F117C" w:rsidR="00770043" w:rsidRPr="00770043" w:rsidRDefault="00770043" w:rsidP="003754EF">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Zhang&lt;/Author&gt;&lt;Year&gt;2005&lt;/Year&gt;&lt;RecNum&gt;75&lt;/RecNum&gt;&lt;DisplayText&gt;[28]&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19]</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and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Tian&lt;/Author&gt;&lt;Year&gt;2018&lt;/Year&gt;&lt;RecNum&gt;73&lt;/RecNum&gt;&lt;DisplayText&gt;[20]&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0]</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 xml:space="preserve">families: the C-terminal domain in the DNA helicase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subunit (representing the Alpha class, characterized by Orthogonal Bundle Architecture, Helicase, and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770043">
        <w:rPr>
          <w:rFonts w:asciiTheme="majorBidi" w:hAnsiTheme="majorBidi" w:cstheme="majorBidi"/>
          <w:sz w:val="24"/>
          <w:szCs w:val="24"/>
        </w:rPr>
        <w:t>creI</w:t>
      </w:r>
      <w:proofErr w:type="spellEnd"/>
      <w:r w:rsidRPr="00770043">
        <w:rPr>
          <w:rFonts w:asciiTheme="majorBidi" w:hAnsiTheme="majorBidi" w:cstheme="majorBidi"/>
          <w:sz w:val="24"/>
          <w:szCs w:val="24"/>
        </w:rPr>
        <w:t xml:space="preserve"> fold, with CATH Code: 3.10.28.10). The protein domains varied in the number of residues, ranging from 44 to 854, with an average of 211.</w:t>
      </w:r>
    </w:p>
    <w:p w14:paraId="0C53DE16" w14:textId="56BE1AD6"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and the distance between profiles of energy as a measure of protein dissi</w:t>
      </w:r>
      <w:r w:rsidR="004B6A7B">
        <w:rPr>
          <w:rFonts w:asciiTheme="majorBidi" w:hAnsiTheme="majorBidi" w:cstheme="majorBidi"/>
          <w:sz w:val="24"/>
          <w:szCs w:val="24"/>
        </w:rPr>
        <w:t xml:space="preserve">milarity. As outlined in Table </w:t>
      </w:r>
      <w:r w:rsidR="004B6A7B">
        <w:rPr>
          <w:rFonts w:asciiTheme="majorBidi" w:hAnsiTheme="majorBidi" w:cstheme="majorBidi" w:hint="cs"/>
          <w:sz w:val="24"/>
          <w:szCs w:val="24"/>
          <w:rtl/>
        </w:rPr>
        <w:t>2</w:t>
      </w:r>
      <w:r w:rsidRPr="00770043">
        <w:rPr>
          <w:rFonts w:asciiTheme="majorBidi" w:hAnsiTheme="majorBidi" w:cstheme="majorBidi"/>
          <w:sz w:val="24"/>
          <w:szCs w:val="24"/>
        </w:rPr>
        <w:t xml:space="preserve">,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w:t>
      </w:r>
      <w:r w:rsidRPr="00770043">
        <w:rPr>
          <w:rFonts w:asciiTheme="majorBidi" w:hAnsiTheme="majorBidi" w:cstheme="majorBidi"/>
          <w:sz w:val="24"/>
          <w:szCs w:val="24"/>
        </w:rPr>
        <w:lastRenderedPageBreak/>
        <w:t>approximately 10 minutes on a system with a 2.4 GHz processor and 4GB RAM. Impressively, 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61743F3" w14:textId="77777777" w:rsidR="003170B7" w:rsidRDefault="003170B7" w:rsidP="00807BAA">
      <w:pPr>
        <w:spacing w:after="0" w:line="360" w:lineRule="auto"/>
        <w:jc w:val="both"/>
        <w:rPr>
          <w:rFonts w:asciiTheme="majorBidi" w:hAnsiTheme="majorBidi" w:cstheme="majorBidi"/>
          <w:sz w:val="24"/>
          <w:szCs w:val="24"/>
        </w:rPr>
      </w:pPr>
    </w:p>
    <w:p w14:paraId="6112F21E" w14:textId="523F075D"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 xml:space="preserve">GR-Align, RMSD, TM-score, </w:t>
      </w:r>
      <w:proofErr w:type="spellStart"/>
      <w:r w:rsidRPr="003170B7">
        <w:rPr>
          <w:rFonts w:asciiTheme="majorBidi" w:hAnsiTheme="majorBidi" w:cstheme="majorBidi"/>
          <w:i/>
          <w:color w:val="44546A"/>
          <w:sz w:val="18"/>
          <w:szCs w:val="18"/>
        </w:rPr>
        <w:t>Yau-Hausdorff</w:t>
      </w:r>
      <w:proofErr w:type="spellEnd"/>
      <w:r w:rsidRPr="003170B7">
        <w:rPr>
          <w:rFonts w:asciiTheme="majorBidi" w:hAnsiTheme="majorBidi" w:cstheme="majorBidi"/>
          <w:i/>
          <w:color w:val="44546A"/>
          <w:sz w:val="18"/>
          <w:szCs w:val="18"/>
        </w:rPr>
        <w:t xml:space="preserve"> distance, and the distance between profiles of energy</w:t>
      </w:r>
      <w:r>
        <w:rPr>
          <w:rFonts w:asciiTheme="majorBidi" w:hAnsiTheme="majorBidi" w:cstheme="majorBidi"/>
          <w:i/>
          <w:color w:val="44546A"/>
          <w:sz w:val="18"/>
          <w:szCs w:val="18"/>
        </w:rPr>
        <w:t xml:space="preserve"> (</w:t>
      </w:r>
      <w:r w:rsidR="00855986">
        <w:rPr>
          <w:rFonts w:asciiTheme="majorBidi" w:hAnsiTheme="majorBidi" w:cstheme="majorBidi"/>
          <w:i/>
          <w:color w:val="44546A"/>
          <w:sz w:val="18"/>
          <w:szCs w:val="18"/>
        </w:rPr>
        <w:t>CPE</w:t>
      </w:r>
      <w:r>
        <w:rPr>
          <w:rFonts w:asciiTheme="majorBidi" w:hAnsiTheme="majorBidi" w:cstheme="majorBidi"/>
          <w:i/>
          <w:color w:val="44546A"/>
          <w:sz w:val="18"/>
          <w:szCs w:val="18"/>
        </w:rPr>
        <w:t>)</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5F0539" w:rsidRDefault="0068403E">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Method</w:t>
            </w:r>
          </w:p>
        </w:tc>
        <w:tc>
          <w:tcPr>
            <w:tcW w:w="951" w:type="dxa"/>
            <w:vAlign w:val="center"/>
          </w:tcPr>
          <w:p w14:paraId="47383103"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GR-Align</w:t>
            </w:r>
          </w:p>
        </w:tc>
        <w:tc>
          <w:tcPr>
            <w:tcW w:w="810" w:type="dxa"/>
            <w:vAlign w:val="center"/>
          </w:tcPr>
          <w:p w14:paraId="51BD1702"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RMSD</w:t>
            </w:r>
          </w:p>
        </w:tc>
        <w:tc>
          <w:tcPr>
            <w:tcW w:w="1076" w:type="dxa"/>
            <w:vAlign w:val="center"/>
          </w:tcPr>
          <w:p w14:paraId="5E28762D" w14:textId="77777777" w:rsidR="007E76A7" w:rsidRPr="005F0539" w:rsidRDefault="007E76A7">
            <w:pPr>
              <w:spacing w:line="360" w:lineRule="auto"/>
              <w:rPr>
                <w:rFonts w:asciiTheme="majorBidi" w:hAnsiTheme="majorBidi" w:cstheme="majorBidi"/>
                <w:b/>
                <w:bCs/>
                <w:sz w:val="18"/>
                <w:szCs w:val="18"/>
              </w:rPr>
            </w:pPr>
            <w:r w:rsidRPr="005F0539">
              <w:rPr>
                <w:rFonts w:asciiTheme="majorBidi" w:hAnsiTheme="majorBidi" w:cstheme="majorBidi"/>
                <w:b/>
                <w:bCs/>
                <w:sz w:val="18"/>
                <w:szCs w:val="18"/>
              </w:rPr>
              <w:t>TM-Score</w:t>
            </w:r>
          </w:p>
        </w:tc>
        <w:tc>
          <w:tcPr>
            <w:tcW w:w="1207" w:type="dxa"/>
            <w:vAlign w:val="center"/>
          </w:tcPr>
          <w:p w14:paraId="514A7D01"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YH (10Rotation)</w:t>
            </w:r>
          </w:p>
        </w:tc>
        <w:tc>
          <w:tcPr>
            <w:tcW w:w="1407" w:type="dxa"/>
            <w:vAlign w:val="center"/>
          </w:tcPr>
          <w:p w14:paraId="31AA7558"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YH (2500Rotation)</w:t>
            </w:r>
          </w:p>
        </w:tc>
        <w:tc>
          <w:tcPr>
            <w:tcW w:w="792" w:type="dxa"/>
            <w:vAlign w:val="center"/>
          </w:tcPr>
          <w:p w14:paraId="6EA78CFD" w14:textId="42FB68AF" w:rsidR="007E76A7" w:rsidRPr="005F0539" w:rsidRDefault="00855986">
            <w:pPr>
              <w:spacing w:line="360" w:lineRule="auto"/>
              <w:jc w:val="center"/>
              <w:rPr>
                <w:rFonts w:asciiTheme="majorBidi" w:hAnsiTheme="majorBidi" w:cstheme="majorBidi"/>
                <w:b/>
                <w:bCs/>
                <w:color w:val="000000"/>
                <w:sz w:val="18"/>
                <w:szCs w:val="18"/>
              </w:rPr>
            </w:pPr>
            <w:r w:rsidRPr="005F0539">
              <w:rPr>
                <w:rFonts w:asciiTheme="majorBidi" w:hAnsiTheme="majorBidi" w:cstheme="majorBidi"/>
                <w:b/>
                <w:bCs/>
                <w:color w:val="000000"/>
                <w:sz w:val="18"/>
                <w:szCs w:val="18"/>
              </w:rPr>
              <w:t>CPE</w:t>
            </w:r>
          </w:p>
        </w:tc>
      </w:tr>
      <w:tr w:rsidR="007E76A7" w:rsidRPr="00B53549" w14:paraId="35367F9E" w14:textId="77777777" w:rsidTr="007E76A7">
        <w:trPr>
          <w:jc w:val="center"/>
        </w:trPr>
        <w:tc>
          <w:tcPr>
            <w:tcW w:w="957" w:type="dxa"/>
            <w:vAlign w:val="center"/>
          </w:tcPr>
          <w:p w14:paraId="71B92ABF" w14:textId="70912340" w:rsidR="007E76A7" w:rsidRPr="005F0539" w:rsidRDefault="007E76A7" w:rsidP="00D95C1A">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5F0539" w:rsidRDefault="0068403E">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C041D41" w:rsidR="000C10E5" w:rsidRPr="00B53549" w:rsidRDefault="00BC166C" w:rsidP="00FF68C5">
      <w:pPr>
        <w:spacing w:after="0" w:line="360" w:lineRule="auto"/>
        <w:rPr>
          <w:rFonts w:asciiTheme="majorBidi" w:hAnsiTheme="majorBidi" w:cstheme="majorBidi"/>
          <w:b/>
          <w:sz w:val="24"/>
          <w:szCs w:val="24"/>
        </w:rPr>
      </w:pPr>
      <w:r>
        <w:rPr>
          <w:rFonts w:asciiTheme="majorBidi" w:hAnsiTheme="majorBidi" w:cstheme="majorBidi"/>
          <w:b/>
          <w:sz w:val="24"/>
          <w:szCs w:val="24"/>
        </w:rPr>
        <w:t>3.4</w:t>
      </w:r>
      <w:r w:rsidR="0077244A" w:rsidRPr="00B53549">
        <w:rPr>
          <w:rFonts w:asciiTheme="majorBidi" w:hAnsiTheme="majorBidi" w:cstheme="majorBidi"/>
          <w:b/>
          <w:sz w:val="24"/>
          <w:szCs w:val="24"/>
        </w:rPr>
        <w:t xml:space="preserve">   Phylogeny Inference</w:t>
      </w:r>
      <w:r w:rsidR="00FF68C5" w:rsidRPr="00B53549">
        <w:rPr>
          <w:rFonts w:asciiTheme="majorBidi" w:hAnsiTheme="majorBidi" w:cstheme="majorBidi"/>
          <w:b/>
          <w:sz w:val="24"/>
          <w:szCs w:val="24"/>
        </w:rPr>
        <w:t xml:space="preserve"> of the Ferritin-Like Superfamily</w:t>
      </w:r>
      <w:r w:rsidR="00FF68C5">
        <w:rPr>
          <w:rFonts w:asciiTheme="majorBidi" w:hAnsiTheme="majorBidi" w:cstheme="majorBidi"/>
          <w:b/>
          <w:sz w:val="24"/>
          <w:szCs w:val="24"/>
        </w:rPr>
        <w:t xml:space="preserve"> </w:t>
      </w:r>
      <w:r w:rsidR="0077244A" w:rsidRPr="00B53549">
        <w:rPr>
          <w:rFonts w:asciiTheme="majorBidi" w:hAnsiTheme="majorBidi" w:cstheme="majorBidi"/>
          <w:b/>
          <w:sz w:val="24"/>
          <w:szCs w:val="24"/>
        </w:rPr>
        <w:t>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6E12D914" w14:textId="627AAD0D" w:rsidR="000C10E5" w:rsidRDefault="0077244A" w:rsidP="00A94B85">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001A83FE" w14:textId="1DA8A55C" w:rsidR="005204AD" w:rsidRDefault="005204AD" w:rsidP="003754EF">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w:t>
      </w:r>
      <w:r w:rsidRPr="00B53549">
        <w:rPr>
          <w:rFonts w:asciiTheme="majorBidi" w:hAnsiTheme="majorBidi" w:cstheme="majorBidi"/>
          <w:sz w:val="24"/>
          <w:szCs w:val="24"/>
        </w:rPr>
        <w:lastRenderedPageBreak/>
        <w:t xml:space="preserve">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ik&lt;/Author&gt;&lt;Year&gt;2020&lt;/Year&gt;&lt;RecNum&gt;30&lt;/RecNum&gt;&lt;DisplayText&gt;[29]&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9E5486">
        <w:rPr>
          <w:rFonts w:asciiTheme="majorBidi" w:hAnsiTheme="majorBidi" w:cstheme="majorBidi"/>
          <w:sz w:val="24"/>
          <w:szCs w:val="24"/>
        </w:rPr>
        <w:t>Figure 6</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Gascuel&lt;/Author&gt;&lt;Year&gt;1997&lt;/Year&gt;&lt;RecNum&gt;31&lt;/RecNum&gt;&lt;DisplayText&gt;[30]&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30]</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62F5F26E" w:rsidR="00CA7323" w:rsidRDefault="00CA7323" w:rsidP="003754EF">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w:t>
      </w:r>
      <w:proofErr w:type="gramStart"/>
      <w:r w:rsidRPr="00CA7323">
        <w:rPr>
          <w:rFonts w:asciiTheme="majorBidi" w:hAnsiTheme="majorBidi" w:cstheme="majorBidi"/>
          <w:sz w:val="24"/>
          <w:szCs w:val="24"/>
        </w:rPr>
        <w:t>families</w:t>
      </w:r>
      <w:proofErr w:type="gramEnd"/>
      <w:r w:rsidRPr="00CA7323">
        <w:rPr>
          <w:rFonts w:asciiTheme="majorBidi" w:hAnsiTheme="majorBidi" w:cstheme="majorBidi"/>
          <w:sz w:val="24"/>
          <w:szCs w:val="24"/>
        </w:rPr>
        <w:t xml:space="preserve">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w:t>
      </w:r>
      <w:proofErr w:type="spellStart"/>
      <w:r w:rsidRPr="00CA7323">
        <w:rPr>
          <w:rFonts w:asciiTheme="majorBidi" w:hAnsiTheme="majorBidi" w:cstheme="majorBidi"/>
          <w:sz w:val="24"/>
          <w:szCs w:val="24"/>
        </w:rPr>
        <w:t>Dps</w:t>
      </w:r>
      <w:proofErr w:type="spellEnd"/>
      <w:r w:rsidRPr="00CA7323">
        <w:rPr>
          <w:rFonts w:asciiTheme="majorBidi" w:hAnsiTheme="majorBidi" w:cstheme="majorBidi"/>
          <w:sz w:val="24"/>
          <w:szCs w:val="24"/>
        </w:rPr>
        <w:t xml:space="preserve"> and related," "</w:t>
      </w:r>
      <w:proofErr w:type="spellStart"/>
      <w:r w:rsidRPr="00CA7323">
        <w:rPr>
          <w:rFonts w:asciiTheme="majorBidi" w:hAnsiTheme="majorBidi" w:cstheme="majorBidi"/>
          <w:sz w:val="24"/>
          <w:szCs w:val="24"/>
        </w:rPr>
        <w:t>Rubrerythrin</w:t>
      </w:r>
      <w:proofErr w:type="spellEnd"/>
      <w:r w:rsidRPr="00CA7323">
        <w:rPr>
          <w:rFonts w:asciiTheme="majorBidi" w:hAnsiTheme="majorBidi" w:cstheme="majorBidi"/>
          <w:sz w:val="24"/>
          <w:szCs w:val="24"/>
        </w:rPr>
        <w:t>," and "</w:t>
      </w:r>
      <w:proofErr w:type="spellStart"/>
      <w:r w:rsidRPr="00CA7323">
        <w:rPr>
          <w:rFonts w:asciiTheme="majorBidi" w:hAnsiTheme="majorBidi" w:cstheme="majorBidi"/>
          <w:sz w:val="24"/>
          <w:szCs w:val="24"/>
        </w:rPr>
        <w:t>Bacterioferritins</w:t>
      </w:r>
      <w:proofErr w:type="spellEnd"/>
      <w:r w:rsidRPr="00CA7323">
        <w:rPr>
          <w:rFonts w:asciiTheme="majorBidi" w:hAnsiTheme="majorBidi" w:cstheme="majorBidi"/>
          <w:sz w:val="24"/>
          <w:szCs w:val="24"/>
        </w:rPr>
        <w:t xml:space="preserve">." On the other hand, the second branch related to the a.25.1.2 family, despite SCOP and CATH assigning these proteins to </w:t>
      </w:r>
      <w:r w:rsidRPr="00CA7323">
        <w:rPr>
          <w:rFonts w:asciiTheme="majorBidi" w:hAnsiTheme="majorBidi" w:cstheme="majorBidi"/>
          <w:sz w:val="24"/>
          <w:szCs w:val="24"/>
        </w:rPr>
        <w:lastRenderedPageBreak/>
        <w:t xml:space="preserve">a unified RNR-like family, reveals three distinct families according to </w:t>
      </w:r>
      <w:proofErr w:type="spellStart"/>
      <w:r w:rsidRPr="00CA7323">
        <w:rPr>
          <w:rFonts w:asciiTheme="majorBidi" w:hAnsiTheme="majorBidi" w:cstheme="majorBidi"/>
          <w:sz w:val="24"/>
          <w:szCs w:val="24"/>
        </w:rPr>
        <w:t>Pfam</w:t>
      </w:r>
      <w:proofErr w:type="spellEnd"/>
      <w:r w:rsidRPr="00CA7323">
        <w:rPr>
          <w:rFonts w:asciiTheme="majorBidi" w:hAnsiTheme="majorBidi" w:cstheme="majorBidi"/>
          <w:sz w:val="24"/>
          <w:szCs w:val="24"/>
        </w:rPr>
        <w:t>—</w:t>
      </w:r>
      <w:proofErr w:type="spellStart"/>
      <w:r w:rsidRPr="00CA7323">
        <w:rPr>
          <w:rFonts w:asciiTheme="majorBidi" w:hAnsiTheme="majorBidi" w:cstheme="majorBidi"/>
          <w:sz w:val="24"/>
          <w:szCs w:val="24"/>
        </w:rPr>
        <w:t>Phenol_Hydrox</w:t>
      </w:r>
      <w:proofErr w:type="spellEnd"/>
      <w:r w:rsidRPr="00CA7323">
        <w:rPr>
          <w:rFonts w:asciiTheme="majorBidi" w:hAnsiTheme="majorBidi" w:cstheme="majorBidi"/>
          <w:sz w:val="24"/>
          <w:szCs w:val="24"/>
        </w:rPr>
        <w:t xml:space="preserve"> (PF02332), </w:t>
      </w:r>
      <w:proofErr w:type="spellStart"/>
      <w:r w:rsidRPr="00CA7323">
        <w:rPr>
          <w:rFonts w:asciiTheme="majorBidi" w:hAnsiTheme="majorBidi" w:cstheme="majorBidi"/>
          <w:sz w:val="24"/>
          <w:szCs w:val="24"/>
        </w:rPr>
        <w:t>Ribonuc_red_sm</w:t>
      </w:r>
      <w:proofErr w:type="spellEnd"/>
      <w:r w:rsidRPr="00CA7323">
        <w:rPr>
          <w:rFonts w:asciiTheme="majorBidi" w:hAnsiTheme="majorBidi" w:cstheme="majorBidi"/>
          <w:sz w:val="24"/>
          <w:szCs w:val="24"/>
        </w:rPr>
        <w:t xml:space="preserve"> (PF00268), and Fatty acid desaturase (PF03405). Our results consistently support this more detailed sequence-based classification, as well as the further subdivision of the BMMs into </w:t>
      </w:r>
      <w:proofErr w:type="spellStart"/>
      <w:r w:rsidRPr="00CA7323">
        <w:rPr>
          <w:rFonts w:asciiTheme="majorBidi" w:hAnsiTheme="majorBidi" w:cstheme="majorBidi"/>
          <w:sz w:val="24"/>
          <w:szCs w:val="24"/>
        </w:rPr>
        <w:t>BMMa</w:t>
      </w:r>
      <w:proofErr w:type="spellEnd"/>
      <w:r w:rsidRPr="00CA7323">
        <w:rPr>
          <w:rFonts w:asciiTheme="majorBidi" w:hAnsiTheme="majorBidi" w:cstheme="majorBidi"/>
          <w:sz w:val="24"/>
          <w:szCs w:val="24"/>
        </w:rPr>
        <w:t xml:space="preserve"> and </w:t>
      </w:r>
      <w:proofErr w:type="spellStart"/>
      <w:r w:rsidRPr="00CA7323">
        <w:rPr>
          <w:rFonts w:asciiTheme="majorBidi" w:hAnsiTheme="majorBidi" w:cstheme="majorBidi"/>
          <w:sz w:val="24"/>
          <w:szCs w:val="24"/>
        </w:rPr>
        <w:t>BMMb</w:t>
      </w:r>
      <w:proofErr w:type="spellEnd"/>
      <w:r w:rsidRPr="00CA7323">
        <w:rPr>
          <w:rFonts w:asciiTheme="majorBidi" w:hAnsiTheme="majorBidi" w:cstheme="majorBidi"/>
          <w:sz w:val="24"/>
          <w:szCs w:val="24"/>
        </w:rPr>
        <w:t>.</w:t>
      </w:r>
    </w:p>
    <w:p w14:paraId="23C20E14" w14:textId="7E1395F8" w:rsidR="005204AD" w:rsidRDefault="00A869B5" w:rsidP="003754EF">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w:t>
      </w:r>
      <w:proofErr w:type="spellStart"/>
      <w:r w:rsidRPr="00A869B5">
        <w:rPr>
          <w:rFonts w:asciiTheme="majorBidi" w:hAnsiTheme="majorBidi" w:cstheme="majorBidi"/>
          <w:sz w:val="24"/>
          <w:szCs w:val="24"/>
        </w:rPr>
        <w:t>Pfam</w:t>
      </w:r>
      <w:proofErr w:type="spellEnd"/>
      <w:r w:rsidRPr="00A869B5">
        <w:rPr>
          <w:rFonts w:asciiTheme="majorBidi" w:hAnsiTheme="majorBidi" w:cstheme="majorBidi"/>
          <w:sz w:val="24"/>
          <w:szCs w:val="24"/>
        </w:rPr>
        <w:t xml:space="preserve">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 xml:space="preserve">into </w:t>
      </w:r>
      <w:proofErr w:type="spellStart"/>
      <w:r>
        <w:rPr>
          <w:rFonts w:asciiTheme="majorBidi" w:hAnsiTheme="majorBidi" w:cstheme="majorBidi"/>
          <w:sz w:val="24"/>
          <w:szCs w:val="24"/>
        </w:rPr>
        <w:t>PaaA_PaaC</w:t>
      </w:r>
      <w:proofErr w:type="spellEnd"/>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 xml:space="preserve">the only member of </w:t>
      </w:r>
      <w:proofErr w:type="spellStart"/>
      <w:r w:rsidR="005204AD" w:rsidRPr="0057211F">
        <w:rPr>
          <w:rFonts w:asciiTheme="majorBidi" w:hAnsiTheme="majorBidi" w:cstheme="majorBidi"/>
          <w:sz w:val="24"/>
          <w:szCs w:val="24"/>
        </w:rPr>
        <w:t>PaaA_PaaC</w:t>
      </w:r>
      <w:proofErr w:type="spellEnd"/>
      <w:r w:rsidR="005204AD">
        <w:rPr>
          <w:rFonts w:asciiTheme="majorBidi" w:hAnsiTheme="majorBidi" w:cstheme="majorBidi"/>
          <w:sz w:val="24"/>
          <w:szCs w:val="24"/>
        </w:rPr>
        <w:t xml:space="preserve">. Another protein is 3ee4A which </w:t>
      </w:r>
      <w:proofErr w:type="spellStart"/>
      <w:r w:rsidR="005204AD">
        <w:rPr>
          <w:rFonts w:asciiTheme="majorBidi" w:hAnsiTheme="majorBidi" w:cstheme="majorBidi"/>
          <w:sz w:val="24"/>
          <w:szCs w:val="24"/>
        </w:rPr>
        <w:t>Pfam</w:t>
      </w:r>
      <w:proofErr w:type="spellEnd"/>
      <w:r w:rsidR="005204AD">
        <w:rPr>
          <w:rFonts w:asciiTheme="majorBidi" w:hAnsiTheme="majorBidi" w:cstheme="majorBidi"/>
          <w:sz w:val="24"/>
          <w:szCs w:val="24"/>
        </w:rPr>
        <w:t xml:space="preserve"> classifies as</w:t>
      </w:r>
      <w:r w:rsidR="005204AD" w:rsidRPr="00740491">
        <w:rPr>
          <w:rFonts w:asciiTheme="majorBidi" w:hAnsiTheme="majorBidi" w:cstheme="majorBidi"/>
          <w:sz w:val="24"/>
          <w:szCs w:val="24"/>
        </w:rPr>
        <w:t xml:space="preserve"> </w:t>
      </w:r>
      <w:proofErr w:type="spellStart"/>
      <w:r w:rsidR="005204AD" w:rsidRPr="00740491">
        <w:rPr>
          <w:rFonts w:asciiTheme="majorBidi" w:hAnsiTheme="majorBidi" w:cstheme="majorBidi"/>
          <w:sz w:val="24"/>
          <w:szCs w:val="24"/>
        </w:rPr>
        <w:t>Ribonuc_red_sm</w:t>
      </w:r>
      <w:proofErr w:type="spellEnd"/>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3754EF">
        <w:rPr>
          <w:rFonts w:asciiTheme="majorBidi" w:hAnsiTheme="majorBidi" w:cstheme="majorBidi"/>
          <w:noProof/>
          <w:sz w:val="24"/>
          <w:szCs w:val="24"/>
        </w:rPr>
        <w:t>[31]</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 32]&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3754EF">
        <w:rPr>
          <w:rFonts w:asciiTheme="majorBidi" w:hAnsiTheme="majorBidi" w:cstheme="majorBidi"/>
          <w:noProof/>
          <w:sz w:val="24"/>
          <w:szCs w:val="24"/>
        </w:rPr>
        <w:t>[31, 32]</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7899E52F" w:rsidR="005204AD" w:rsidRPr="00177E51" w:rsidRDefault="00591AF1" w:rsidP="003754EF">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21]</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3]&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33]</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1C4C4FA7" w:rsidR="00BB6830" w:rsidRP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eahy&lt;/Author&gt;&lt;Year&gt;2003&lt;/Year&gt;&lt;RecNum&gt;80&lt;/RecNum&gt;&lt;DisplayText&gt;[34, 35]&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3754EF">
        <w:rPr>
          <w:rFonts w:asciiTheme="majorBidi" w:hAnsiTheme="majorBidi" w:cstheme="majorBidi"/>
          <w:noProof/>
          <w:sz w:val="24"/>
          <w:szCs w:val="24"/>
        </w:rPr>
        <w:t>[34, 35]</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7A6BE91" w:rsid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lastRenderedPageBreak/>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w:lastRenderedPageBreak/>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9E5486" w:rsidRPr="00AB783E" w:rsidRDefault="009E5486"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423085" id="_x0000_t202" coordsize="21600,21600" o:spt="202" path="m,l,21600r21600,l21600,xe">
                <v:stroke joinstyle="miter"/>
                <v:path gradientshapeok="t" o:connecttype="rect"/>
              </v:shapetype>
              <v:shape id="Text Box 4" o:spid="_x0000_s1026"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" fillcolor="white [3201]" stroked="f" strokeweight=".5pt">
                <v:textbox>
                  <w:txbxContent>
                    <w:p w14:paraId="1BA57998" w14:textId="77777777" w:rsidR="009E5486" w:rsidRPr="00AB783E" w:rsidRDefault="009E5486"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12"/>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9E5486" w:rsidRPr="00AB783E" w:rsidRDefault="009E5486"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7"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" fillcolor="white [3201]" stroked="f" strokeweight=".5pt">
                <v:textbox>
                  <w:txbxContent>
                    <w:p w14:paraId="55F9ED9F" w14:textId="423ED863" w:rsidR="009E5486" w:rsidRPr="00AB783E" w:rsidRDefault="009E5486"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13"/>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3DB2266A" w:rsidR="000C10E5" w:rsidRPr="00AB75EB" w:rsidRDefault="009E5486"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6</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w:t>
      </w:r>
      <w:proofErr w:type="spellStart"/>
      <w:r w:rsidR="0077244A" w:rsidRPr="00AB75EB">
        <w:rPr>
          <w:rFonts w:asciiTheme="majorBidi" w:hAnsiTheme="majorBidi" w:cstheme="majorBidi"/>
          <w:iCs/>
          <w:color w:val="000000" w:themeColor="text1"/>
          <w:sz w:val="18"/>
          <w:szCs w:val="18"/>
        </w:rPr>
        <w:t>Bacteri</w:t>
      </w:r>
      <w:proofErr w:type="spellEnd"/>
      <w:r w:rsidR="0077244A" w:rsidRPr="00AB75EB">
        <w:rPr>
          <w:rFonts w:asciiTheme="majorBidi" w:hAnsiTheme="majorBidi" w:cstheme="majorBidi"/>
          <w:iCs/>
          <w:color w:val="000000" w:themeColor="text1"/>
          <w:sz w:val="18"/>
          <w:szCs w:val="18"/>
        </w:rPr>
        <w:t xml:space="preserve">, Ferritins, </w:t>
      </w:r>
      <w:proofErr w:type="spellStart"/>
      <w:r w:rsidR="0077244A" w:rsidRPr="00AB75EB">
        <w:rPr>
          <w:rFonts w:asciiTheme="majorBidi" w:hAnsiTheme="majorBidi" w:cstheme="majorBidi"/>
          <w:iCs/>
          <w:color w:val="000000" w:themeColor="text1"/>
          <w:sz w:val="18"/>
          <w:szCs w:val="18"/>
        </w:rPr>
        <w:t>Dps</w:t>
      </w:r>
      <w:proofErr w:type="spellEnd"/>
      <w:r w:rsidR="0077244A" w:rsidRPr="00AB75EB">
        <w:rPr>
          <w:rFonts w:asciiTheme="majorBidi" w:hAnsiTheme="majorBidi" w:cstheme="majorBidi"/>
          <w:iCs/>
          <w:color w:val="000000" w:themeColor="text1"/>
          <w:sz w:val="18"/>
          <w:szCs w:val="18"/>
        </w:rPr>
        <w:t xml:space="preserve"> and </w:t>
      </w:r>
      <w:proofErr w:type="spellStart"/>
      <w:r w:rsidR="00E51A0C" w:rsidRPr="00AB75EB">
        <w:rPr>
          <w:rFonts w:asciiTheme="majorBidi" w:hAnsiTheme="majorBidi" w:cstheme="majorBidi"/>
          <w:iCs/>
          <w:color w:val="000000" w:themeColor="text1"/>
          <w:sz w:val="18"/>
          <w:szCs w:val="18"/>
        </w:rPr>
        <w:t>Rubrerythrin</w:t>
      </w:r>
      <w:proofErr w:type="spellEnd"/>
      <w:r w:rsidR="0077244A" w:rsidRPr="00AB75EB">
        <w:rPr>
          <w:rFonts w:asciiTheme="majorBidi" w:hAnsiTheme="majorBidi" w:cstheme="majorBidi"/>
          <w:iCs/>
          <w:color w:val="000000" w:themeColor="text1"/>
          <w:sz w:val="18"/>
          <w:szCs w:val="18"/>
        </w:rPr>
        <w:t xml:space="preserve">) and ribonucleotide reductase-like (a.25.1.2; </w:t>
      </w:r>
      <w:proofErr w:type="spellStart"/>
      <w:r w:rsidR="0077244A" w:rsidRPr="00AB75EB">
        <w:rPr>
          <w:rFonts w:asciiTheme="majorBidi" w:hAnsiTheme="majorBidi" w:cstheme="majorBidi"/>
          <w:iCs/>
          <w:color w:val="000000" w:themeColor="text1"/>
          <w:sz w:val="18"/>
          <w:szCs w:val="18"/>
        </w:rPr>
        <w:t>BMM_alph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BMM_bet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Fatty_acid</w:t>
      </w:r>
      <w:proofErr w:type="spellEnd"/>
      <w:r w:rsidR="0077244A" w:rsidRPr="00AB75EB">
        <w:rPr>
          <w:rFonts w:asciiTheme="majorBidi" w:hAnsiTheme="majorBidi" w:cstheme="majorBidi"/>
          <w:iCs/>
          <w:color w:val="000000" w:themeColor="text1"/>
          <w:sz w:val="18"/>
          <w:szCs w:val="18"/>
        </w:rPr>
        <w:t xml:space="preserve"> and RNRR2) </w:t>
      </w:r>
      <w:proofErr w:type="spellStart"/>
      <w:r w:rsidR="00855986">
        <w:rPr>
          <w:rFonts w:asciiTheme="majorBidi" w:hAnsiTheme="majorBidi" w:cstheme="majorBidi"/>
          <w:iCs/>
          <w:color w:val="000000" w:themeColor="text1"/>
          <w:sz w:val="18"/>
          <w:szCs w:val="18"/>
        </w:rPr>
        <w:t>SPE</w:t>
      </w:r>
      <w:r w:rsidR="0077244A" w:rsidRPr="00AB75EB">
        <w:rPr>
          <w:rFonts w:asciiTheme="majorBidi" w:hAnsiTheme="majorBidi" w:cstheme="majorBidi"/>
          <w:iCs/>
          <w:color w:val="000000" w:themeColor="text1"/>
          <w:sz w:val="18"/>
          <w:szCs w:val="18"/>
        </w:rPr>
        <w:t>arated</w:t>
      </w:r>
      <w:proofErr w:type="spellEnd"/>
      <w:r w:rsidR="0077244A" w:rsidRPr="00AB75EB">
        <w:rPr>
          <w:rFonts w:asciiTheme="majorBidi" w:hAnsiTheme="majorBidi" w:cstheme="majorBidi"/>
          <w:iCs/>
          <w:color w:val="000000" w:themeColor="text1"/>
          <w:sz w:val="18"/>
          <w:szCs w:val="18"/>
        </w:rPr>
        <w:t xml:space="preserve">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730CC6DD" w14:textId="01AF5046" w:rsidR="00860EA4" w:rsidRPr="00B53549" w:rsidRDefault="00F54B8C" w:rsidP="00F54B8C">
      <w:pPr>
        <w:spacing w:after="0" w:line="360" w:lineRule="auto"/>
        <w:rPr>
          <w:rFonts w:asciiTheme="majorBidi" w:hAnsiTheme="majorBidi" w:cstheme="majorBidi"/>
          <w:b/>
          <w:sz w:val="24"/>
          <w:szCs w:val="24"/>
        </w:rPr>
      </w:pPr>
      <w:r>
        <w:rPr>
          <w:rFonts w:asciiTheme="majorBidi" w:hAnsiTheme="majorBidi" w:cstheme="majorBidi"/>
          <w:b/>
          <w:sz w:val="24"/>
          <w:szCs w:val="24"/>
        </w:rPr>
        <w:t>3.5</w:t>
      </w:r>
      <w:r w:rsidR="00860EA4" w:rsidRPr="00B53549">
        <w:rPr>
          <w:rFonts w:asciiTheme="majorBidi" w:hAnsiTheme="majorBidi" w:cstheme="majorBidi"/>
          <w:b/>
          <w:sz w:val="24"/>
          <w:szCs w:val="24"/>
        </w:rPr>
        <w:t xml:space="preserve"> </w:t>
      </w:r>
      <w:r>
        <w:rPr>
          <w:rFonts w:asciiTheme="majorBidi" w:hAnsiTheme="majorBidi" w:cstheme="majorBidi"/>
          <w:b/>
          <w:sz w:val="24"/>
          <w:szCs w:val="24"/>
        </w:rPr>
        <w:t xml:space="preserve">Clustering </w:t>
      </w:r>
      <w:r w:rsidR="00860EA4" w:rsidRPr="00B53549">
        <w:rPr>
          <w:rFonts w:asciiTheme="majorBidi" w:hAnsiTheme="majorBidi" w:cstheme="majorBidi"/>
          <w:b/>
          <w:sz w:val="24"/>
          <w:szCs w:val="24"/>
        </w:rPr>
        <w:t xml:space="preserve">of the SARS-CoV-2 proteins </w:t>
      </w:r>
    </w:p>
    <w:p w14:paraId="4C3605E5" w14:textId="77777777" w:rsidR="00860EA4" w:rsidRPr="00B53549" w:rsidRDefault="00860EA4" w:rsidP="00860EA4">
      <w:pPr>
        <w:spacing w:after="0" w:line="360" w:lineRule="auto"/>
        <w:rPr>
          <w:rFonts w:asciiTheme="majorBidi" w:hAnsiTheme="majorBidi" w:cstheme="majorBidi"/>
          <w:sz w:val="24"/>
          <w:szCs w:val="24"/>
        </w:rPr>
      </w:pPr>
    </w:p>
    <w:p w14:paraId="4F8CF489" w14:textId="77777777" w:rsidR="00860EA4" w:rsidRPr="00BE56B7" w:rsidRDefault="00860EA4" w:rsidP="00860EA4">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w:t>
      </w:r>
      <w:proofErr w:type="spellStart"/>
      <w:r w:rsidRPr="00BE56B7">
        <w:rPr>
          <w:rFonts w:asciiTheme="majorBidi" w:hAnsiTheme="majorBidi" w:cstheme="majorBidi"/>
          <w:sz w:val="24"/>
          <w:szCs w:val="24"/>
        </w:rPr>
        <w:t>CoVs</w:t>
      </w:r>
      <w:proofErr w:type="spellEnd"/>
      <w:r w:rsidRPr="00BE56B7">
        <w:rPr>
          <w:rFonts w:asciiTheme="majorBidi" w:hAnsiTheme="majorBidi" w:cstheme="majorBidi"/>
          <w:sz w:val="24"/>
          <w:szCs w:val="24"/>
        </w:rPr>
        <w:t>) have been associated with various outbreaks, including the 2002–2003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outbreak</w:t>
      </w:r>
      <w:r>
        <w:rPr>
          <w:rFonts w:asciiTheme="majorBidi" w:hAnsiTheme="majorBidi" w:cstheme="majorBidi"/>
          <w:sz w:val="24"/>
          <w:szCs w:val="24"/>
        </w:rPr>
        <w:t>, the 2012 MERS-</w:t>
      </w:r>
      <w:proofErr w:type="spellStart"/>
      <w:r>
        <w:rPr>
          <w:rFonts w:asciiTheme="majorBidi" w:hAnsiTheme="majorBidi" w:cstheme="majorBidi"/>
          <w:sz w:val="24"/>
          <w:szCs w:val="24"/>
        </w:rPr>
        <w:t>CoV</w:t>
      </w:r>
      <w:proofErr w:type="spellEnd"/>
      <w:r>
        <w:rPr>
          <w:rFonts w:asciiTheme="majorBidi" w:hAnsiTheme="majorBidi" w:cstheme="majorBidi"/>
          <w:sz w:val="24"/>
          <w:szCs w:val="24"/>
        </w:rPr>
        <w:t xml:space="preserve"> incident</w:t>
      </w:r>
      <w:r w:rsidRPr="00BE56B7">
        <w:rPr>
          <w:rFonts w:asciiTheme="majorBidi" w:hAnsiTheme="majorBidi" w:cstheme="majorBidi"/>
          <w:sz w:val="24"/>
          <w:szCs w:val="24"/>
        </w:rPr>
        <w:t xml:space="preserve">, and the recent COVID-19 pandemic initiated by SARS-CoV-2 in late 2019. Since February 2020, a considerable </w:t>
      </w:r>
      <w:r w:rsidRPr="00BE56B7">
        <w:rPr>
          <w:rFonts w:asciiTheme="majorBidi" w:hAnsiTheme="majorBidi" w:cstheme="majorBidi"/>
          <w:sz w:val="24"/>
          <w:szCs w:val="24"/>
        </w:rPr>
        <w:lastRenderedPageBreak/>
        <w:t xml:space="preserve">number of SARS-CoV-2 protein structures have been recorded in the Protein Data Bank (PDB). One pivotal viral protein, the spike glycoprotein, has garnered significant attention. As a transmembrane glycoprotein, it plays a central role in viral infection by facilitating host </w:t>
      </w:r>
      <w:proofErr w:type="spellStart"/>
      <w:r w:rsidRPr="00BE56B7">
        <w:rPr>
          <w:rFonts w:asciiTheme="majorBidi" w:hAnsiTheme="majorBidi" w:cstheme="majorBidi"/>
          <w:sz w:val="24"/>
          <w:szCs w:val="24"/>
        </w:rPr>
        <w:t>re</w:t>
      </w:r>
      <w:r>
        <w:rPr>
          <w:rFonts w:asciiTheme="majorBidi" w:hAnsiTheme="majorBidi" w:cstheme="majorBidi"/>
          <w:sz w:val="24"/>
          <w:szCs w:val="24"/>
        </w:rPr>
        <w:t>CPE</w:t>
      </w:r>
      <w:r w:rsidRPr="00BE56B7">
        <w:rPr>
          <w:rFonts w:asciiTheme="majorBidi" w:hAnsiTheme="majorBidi" w:cstheme="majorBidi"/>
          <w:sz w:val="24"/>
          <w:szCs w:val="24"/>
        </w:rPr>
        <w:t>tor</w:t>
      </w:r>
      <w:proofErr w:type="spellEnd"/>
      <w:r w:rsidRPr="00BE56B7">
        <w:rPr>
          <w:rFonts w:asciiTheme="majorBidi" w:hAnsiTheme="majorBidi" w:cstheme="majorBidi"/>
          <w:sz w:val="24"/>
          <w:szCs w:val="24"/>
        </w:rPr>
        <w:t xml:space="preserve">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w:t>
      </w:r>
      <w:proofErr w:type="spellStart"/>
      <w:r w:rsidRPr="00BE56B7">
        <w:rPr>
          <w:rFonts w:asciiTheme="majorBidi" w:hAnsiTheme="majorBidi" w:cstheme="majorBidi"/>
          <w:sz w:val="24"/>
          <w:szCs w:val="24"/>
        </w:rPr>
        <w:t>re</w:t>
      </w:r>
      <w:r>
        <w:rPr>
          <w:rFonts w:asciiTheme="majorBidi" w:hAnsiTheme="majorBidi" w:cstheme="majorBidi"/>
          <w:sz w:val="24"/>
          <w:szCs w:val="24"/>
        </w:rPr>
        <w:t>CPE</w:t>
      </w:r>
      <w:r w:rsidRPr="00BE56B7">
        <w:rPr>
          <w:rFonts w:asciiTheme="majorBidi" w:hAnsiTheme="majorBidi" w:cstheme="majorBidi"/>
          <w:sz w:val="24"/>
          <w:szCs w:val="24"/>
        </w:rPr>
        <w:t>tors</w:t>
      </w:r>
      <w:proofErr w:type="spellEnd"/>
      <w:r w:rsidRPr="00BE56B7">
        <w:rPr>
          <w:rFonts w:asciiTheme="majorBidi" w:hAnsiTheme="majorBidi" w:cstheme="majorBidi"/>
          <w:sz w:val="24"/>
          <w:szCs w:val="24"/>
        </w:rPr>
        <w:t>, and small molecu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sidRPr="00BE56B7">
        <w:rPr>
          <w:rFonts w:asciiTheme="majorBidi" w:hAnsiTheme="majorBidi" w:cstheme="majorBidi"/>
          <w:sz w:val="24"/>
          <w:szCs w:val="24"/>
        </w:rPr>
        <w:t>.</w:t>
      </w:r>
    </w:p>
    <w:p w14:paraId="6D8E1D82" w14:textId="523795C1" w:rsidR="00860EA4" w:rsidRPr="00BE56B7" w:rsidRDefault="00860EA4" w:rsidP="00860EA4">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 xml:space="preserve">From the CoV3D database, we curated a dataset comprising 143 spike glycoprotein structures distinguished by the presence of the closed </w:t>
      </w:r>
      <w:proofErr w:type="spellStart"/>
      <w:r w:rsidRPr="00BE56B7">
        <w:rPr>
          <w:rFonts w:asciiTheme="majorBidi" w:hAnsiTheme="majorBidi" w:cstheme="majorBidi"/>
          <w:sz w:val="24"/>
          <w:szCs w:val="24"/>
        </w:rPr>
        <w:t>re</w:t>
      </w:r>
      <w:r>
        <w:rPr>
          <w:rFonts w:asciiTheme="majorBidi" w:hAnsiTheme="majorBidi" w:cstheme="majorBidi"/>
          <w:sz w:val="24"/>
          <w:szCs w:val="24"/>
        </w:rPr>
        <w:t>CPE</w:t>
      </w:r>
      <w:r w:rsidRPr="00BE56B7">
        <w:rPr>
          <w:rFonts w:asciiTheme="majorBidi" w:hAnsiTheme="majorBidi" w:cstheme="majorBidi"/>
          <w:sz w:val="24"/>
          <w:szCs w:val="24"/>
        </w:rPr>
        <w:t>tor</w:t>
      </w:r>
      <w:proofErr w:type="spellEnd"/>
      <w:r w:rsidRPr="00BE56B7">
        <w:rPr>
          <w:rFonts w:asciiTheme="majorBidi" w:hAnsiTheme="majorBidi" w:cstheme="majorBidi"/>
          <w:sz w:val="24"/>
          <w:szCs w:val="24"/>
        </w:rPr>
        <w:t xml:space="preserve"> binding domain (RBD) within their structure. This dataset encompasses 80 chains from SARS-CoV-2, 31 chains from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32 chains from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SARS-CoV-2 viruses, offering a visually informative representation of the structural relationships with</w:t>
      </w:r>
      <w:r>
        <w:rPr>
          <w:rFonts w:asciiTheme="majorBidi" w:hAnsiTheme="majorBidi" w:cstheme="majorBidi"/>
          <w:sz w:val="24"/>
          <w:szCs w:val="24"/>
        </w:rPr>
        <w:t xml:space="preserve">in this protein family </w:t>
      </w:r>
      <w:proofErr w:type="gramStart"/>
      <w:r>
        <w:rPr>
          <w:rFonts w:asciiTheme="majorBidi" w:hAnsiTheme="majorBidi" w:cstheme="majorBidi"/>
          <w:sz w:val="24"/>
          <w:szCs w:val="24"/>
        </w:rPr>
        <w:t>(</w:t>
      </w:r>
      <w:r w:rsidRPr="00BE56B7">
        <w:rPr>
          <w:rFonts w:asciiTheme="majorBidi" w:hAnsiTheme="majorBidi" w:cstheme="majorBidi"/>
          <w:sz w:val="24"/>
          <w:szCs w:val="24"/>
        </w:rPr>
        <w:t xml:space="preserve"> </w:t>
      </w:r>
      <w:r w:rsidR="00564232">
        <w:rPr>
          <w:rFonts w:asciiTheme="majorBidi" w:hAnsiTheme="majorBidi" w:cstheme="majorBidi"/>
          <w:sz w:val="24"/>
          <w:szCs w:val="24"/>
        </w:rPr>
        <w:t>Figure</w:t>
      </w:r>
      <w:proofErr w:type="gramEnd"/>
      <w:r w:rsidR="00564232">
        <w:rPr>
          <w:rFonts w:asciiTheme="majorBidi" w:hAnsiTheme="majorBidi" w:cstheme="majorBidi"/>
          <w:sz w:val="24"/>
          <w:szCs w:val="24"/>
        </w:rPr>
        <w:t xml:space="preserve"> 7</w:t>
      </w:r>
      <w:r w:rsidRPr="00BE56B7">
        <w:rPr>
          <w:rFonts w:asciiTheme="majorBidi" w:hAnsiTheme="majorBidi" w:cstheme="majorBidi"/>
          <w:sz w:val="24"/>
          <w:szCs w:val="24"/>
        </w:rPr>
        <w:t>).</w:t>
      </w:r>
    </w:p>
    <w:p w14:paraId="000EFA18" w14:textId="77777777" w:rsidR="00860EA4" w:rsidRDefault="00860EA4" w:rsidP="00860EA4">
      <w:pPr>
        <w:spacing w:after="0" w:line="360" w:lineRule="auto"/>
        <w:jc w:val="both"/>
        <w:rPr>
          <w:rFonts w:asciiTheme="majorBidi" w:hAnsiTheme="majorBidi" w:cstheme="majorBidi"/>
          <w:sz w:val="24"/>
          <w:szCs w:val="24"/>
        </w:rPr>
      </w:pPr>
    </w:p>
    <w:p w14:paraId="599D138E" w14:textId="77777777" w:rsidR="00860EA4" w:rsidRPr="00671FD2" w:rsidRDefault="00860EA4" w:rsidP="00860EA4">
      <w:pPr>
        <w:spacing w:after="0" w:line="360" w:lineRule="auto"/>
        <w:jc w:val="center"/>
        <w:rPr>
          <w:rFonts w:asciiTheme="majorBidi" w:hAnsiTheme="majorBidi" w:cstheme="majorBidi"/>
          <w:sz w:val="24"/>
          <w:szCs w:val="24"/>
        </w:rPr>
      </w:pPr>
      <w:r w:rsidRPr="00671FD2">
        <w:rPr>
          <w:rFonts w:asciiTheme="majorBidi" w:hAnsiTheme="majorBidi" w:cstheme="majorBidi"/>
          <w:noProof/>
          <w:sz w:val="24"/>
          <w:szCs w:val="24"/>
          <w:lang w:val="fi-FI" w:eastAsia="fi-FI"/>
        </w:rPr>
        <w:lastRenderedPageBreak/>
        <w:drawing>
          <wp:inline distT="0" distB="0" distL="0" distR="0" wp14:anchorId="0BC7F360" wp14:editId="10D0728F">
            <wp:extent cx="3941872" cy="1858488"/>
            <wp:effectExtent l="0" t="0" r="1905" b="8890"/>
            <wp:docPr id="1"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rotWithShape="1">
                    <a:blip r:embed="rId14"/>
                    <a:srcRect b="15825"/>
                    <a:stretch/>
                  </pic:blipFill>
                  <pic:spPr bwMode="auto">
                    <a:xfrm>
                      <a:off x="0" y="0"/>
                      <a:ext cx="3950783" cy="1862689"/>
                    </a:xfrm>
                    <a:prstGeom prst="rect">
                      <a:avLst/>
                    </a:prstGeom>
                    <a:ln>
                      <a:noFill/>
                    </a:ln>
                    <a:extLst>
                      <a:ext uri="{53640926-AAD7-44D8-BBD7-CCE9431645EC}">
                        <a14:shadowObscured xmlns:a14="http://schemas.microsoft.com/office/drawing/2010/main"/>
                      </a:ext>
                    </a:extLst>
                  </pic:spPr>
                </pic:pic>
              </a:graphicData>
            </a:graphic>
          </wp:inline>
        </w:drawing>
      </w:r>
      <w:r w:rsidRPr="00671FD2">
        <w:rPr>
          <w:rFonts w:asciiTheme="majorBidi" w:hAnsiTheme="majorBidi" w:cstheme="majorBidi"/>
          <w:noProof/>
          <w:sz w:val="24"/>
          <w:szCs w:val="24"/>
          <w:lang w:val="fi-FI" w:eastAsia="fi-FI"/>
        </w:rPr>
        <w:drawing>
          <wp:inline distT="0" distB="0" distL="0" distR="0" wp14:anchorId="27C792C5" wp14:editId="2E565999">
            <wp:extent cx="4055312" cy="2119745"/>
            <wp:effectExtent l="0" t="0" r="2540" b="0"/>
            <wp:docPr id="2"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rotWithShape="1">
                    <a:blip r:embed="rId15"/>
                    <a:srcRect r="5266" b="17105"/>
                    <a:stretch/>
                  </pic:blipFill>
                  <pic:spPr bwMode="auto">
                    <a:xfrm>
                      <a:off x="0" y="0"/>
                      <a:ext cx="4091430" cy="2138624"/>
                    </a:xfrm>
                    <a:prstGeom prst="rect">
                      <a:avLst/>
                    </a:prstGeom>
                    <a:ln>
                      <a:noFill/>
                    </a:ln>
                    <a:extLst>
                      <a:ext uri="{53640926-AAD7-44D8-BBD7-CCE9431645EC}">
                        <a14:shadowObscured xmlns:a14="http://schemas.microsoft.com/office/drawing/2010/main"/>
                      </a:ext>
                    </a:extLst>
                  </pic:spPr>
                </pic:pic>
              </a:graphicData>
            </a:graphic>
          </wp:inline>
        </w:drawing>
      </w:r>
      <w:r w:rsidRPr="001724BD">
        <w:rPr>
          <w:rFonts w:asciiTheme="majorBidi" w:hAnsiTheme="majorBidi" w:cstheme="majorBidi"/>
          <w:noProof/>
          <w:lang w:eastAsia="fi-FI"/>
        </w:rPr>
        <w:t xml:space="preserve"> </w:t>
      </w:r>
    </w:p>
    <w:p w14:paraId="7A040833" w14:textId="5159256D" w:rsidR="00860EA4" w:rsidRPr="00AB75EB" w:rsidRDefault="00FE6190" w:rsidP="00860EA4">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860EA4" w:rsidRPr="00AB75EB">
        <w:rPr>
          <w:rFonts w:asciiTheme="majorBidi" w:hAnsiTheme="majorBidi" w:cstheme="majorBidi"/>
          <w:iCs/>
          <w:color w:val="000000" w:themeColor="text1"/>
          <w:sz w:val="18"/>
          <w:szCs w:val="18"/>
        </w:rPr>
        <w:t xml:space="preserve"> The </w:t>
      </w:r>
      <w:proofErr w:type="spellStart"/>
      <w:r w:rsidR="00860EA4" w:rsidRPr="00AB75EB">
        <w:rPr>
          <w:rFonts w:asciiTheme="majorBidi" w:hAnsiTheme="majorBidi" w:cstheme="majorBidi"/>
          <w:iCs/>
          <w:color w:val="000000" w:themeColor="text1"/>
          <w:sz w:val="18"/>
          <w:szCs w:val="18"/>
        </w:rPr>
        <w:t>dendrograms</w:t>
      </w:r>
      <w:proofErr w:type="spellEnd"/>
      <w:r w:rsidR="00860EA4" w:rsidRPr="00AB75EB">
        <w:rPr>
          <w:rFonts w:asciiTheme="majorBidi" w:hAnsiTheme="majorBidi" w:cstheme="majorBidi"/>
          <w:iCs/>
          <w:color w:val="000000" w:themeColor="text1"/>
          <w:sz w:val="18"/>
          <w:szCs w:val="18"/>
        </w:rPr>
        <w:t xml:space="preserve"> illustrate the clustering of spike glycoprotein structures from three viruses SARS-</w:t>
      </w:r>
      <w:proofErr w:type="spellStart"/>
      <w:r w:rsidR="00860EA4" w:rsidRPr="00AB75EB">
        <w:rPr>
          <w:rFonts w:asciiTheme="majorBidi" w:hAnsiTheme="majorBidi" w:cstheme="majorBidi"/>
          <w:iCs/>
          <w:color w:val="000000" w:themeColor="text1"/>
          <w:sz w:val="18"/>
          <w:szCs w:val="18"/>
        </w:rPr>
        <w:t>CoV</w:t>
      </w:r>
      <w:proofErr w:type="spellEnd"/>
      <w:r w:rsidR="00860EA4" w:rsidRPr="00AB75EB">
        <w:rPr>
          <w:rFonts w:asciiTheme="majorBidi" w:hAnsiTheme="majorBidi" w:cstheme="majorBidi"/>
          <w:iCs/>
          <w:color w:val="000000" w:themeColor="text1"/>
          <w:sz w:val="18"/>
          <w:szCs w:val="18"/>
        </w:rPr>
        <w:t>, SARS-CoV-2, and MERS-</w:t>
      </w:r>
      <w:proofErr w:type="spellStart"/>
      <w:r w:rsidR="00860EA4" w:rsidRPr="00AB75EB">
        <w:rPr>
          <w:rFonts w:asciiTheme="majorBidi" w:hAnsiTheme="majorBidi" w:cstheme="majorBidi"/>
          <w:iCs/>
          <w:color w:val="000000" w:themeColor="text1"/>
          <w:sz w:val="18"/>
          <w:szCs w:val="18"/>
        </w:rPr>
        <w:t>CoV</w:t>
      </w:r>
      <w:proofErr w:type="spellEnd"/>
      <w:r w:rsidR="00860EA4" w:rsidRPr="00AB75EB">
        <w:rPr>
          <w:rFonts w:asciiTheme="majorBidi" w:hAnsiTheme="majorBidi" w:cstheme="majorBidi"/>
          <w:iCs/>
          <w:color w:val="000000" w:themeColor="text1"/>
          <w:sz w:val="18"/>
          <w:szCs w:val="18"/>
        </w:rPr>
        <w:t xml:space="preserve">. The clustering is based on pairwise distances of energy profiles derived from A) protein structure and B) protein sequence. Each leaf on the </w:t>
      </w:r>
      <w:proofErr w:type="spellStart"/>
      <w:r w:rsidR="00860EA4" w:rsidRPr="00AB75EB">
        <w:rPr>
          <w:rFonts w:asciiTheme="majorBidi" w:hAnsiTheme="majorBidi" w:cstheme="majorBidi"/>
          <w:iCs/>
          <w:color w:val="000000" w:themeColor="text1"/>
          <w:sz w:val="18"/>
          <w:szCs w:val="18"/>
        </w:rPr>
        <w:t>dendrogram</w:t>
      </w:r>
      <w:proofErr w:type="spellEnd"/>
      <w:r w:rsidR="00860EA4" w:rsidRPr="00AB75EB">
        <w:rPr>
          <w:rFonts w:asciiTheme="majorBidi" w:hAnsiTheme="majorBidi" w:cstheme="majorBidi"/>
          <w:iCs/>
          <w:color w:val="000000" w:themeColor="text1"/>
          <w:sz w:val="18"/>
          <w:szCs w:val="18"/>
        </w:rPr>
        <w:t xml:space="preserve"> is labeled with the PDB-IDs of the corresponding chains, and the leaves are color-coded to represent the virus of the spike glycoprotein structure).</w:t>
      </w:r>
    </w:p>
    <w:p w14:paraId="48DAC518" w14:textId="637311DD" w:rsidR="00860EA4" w:rsidRPr="00B53549" w:rsidRDefault="00860EA4" w:rsidP="00860EA4">
      <w:pPr>
        <w:spacing w:after="0" w:line="360" w:lineRule="auto"/>
        <w:rPr>
          <w:rFonts w:asciiTheme="majorBidi" w:hAnsiTheme="majorBidi" w:cstheme="majorBidi"/>
          <w:b/>
          <w:sz w:val="28"/>
          <w:szCs w:val="28"/>
        </w:rPr>
      </w:pPr>
    </w:p>
    <w:p w14:paraId="16E6708F" w14:textId="77777777" w:rsidR="00860EA4" w:rsidRDefault="00860EA4" w:rsidP="003754EF">
      <w:pPr>
        <w:spacing w:after="0" w:line="360" w:lineRule="auto"/>
        <w:jc w:val="lowKashida"/>
        <w:rPr>
          <w:rFonts w:asciiTheme="majorBidi" w:hAnsiTheme="majorBidi" w:cstheme="majorBidi"/>
          <w:bCs/>
          <w:sz w:val="24"/>
          <w:szCs w:val="24"/>
        </w:rPr>
      </w:pPr>
    </w:p>
    <w:p w14:paraId="3FE31C99" w14:textId="1F1C7532" w:rsidR="00860EA4" w:rsidRPr="00BD2C22" w:rsidRDefault="00BD2C22" w:rsidP="003754EF">
      <w:pPr>
        <w:spacing w:after="0" w:line="360" w:lineRule="auto"/>
        <w:jc w:val="lowKashida"/>
        <w:rPr>
          <w:rFonts w:asciiTheme="majorBidi" w:hAnsiTheme="majorBidi" w:cstheme="majorBidi"/>
          <w:b/>
          <w:sz w:val="24"/>
          <w:szCs w:val="24"/>
        </w:rPr>
      </w:pPr>
      <w:r w:rsidRPr="00BD2C22">
        <w:rPr>
          <w:rFonts w:asciiTheme="majorBidi" w:hAnsiTheme="majorBidi" w:cstheme="majorBidi"/>
          <w:b/>
          <w:sz w:val="24"/>
          <w:szCs w:val="24"/>
        </w:rPr>
        <w:t xml:space="preserve">3.6. Clustering of </w:t>
      </w:r>
      <w:proofErr w:type="spellStart"/>
      <w:r w:rsidRPr="00BD2C22">
        <w:rPr>
          <w:rFonts w:asciiTheme="majorBidi" w:hAnsiTheme="majorBidi" w:cstheme="majorBidi"/>
          <w:b/>
          <w:sz w:val="24"/>
          <w:szCs w:val="24"/>
        </w:rPr>
        <w:t>Bacteriocins</w:t>
      </w:r>
      <w:proofErr w:type="spellEnd"/>
    </w:p>
    <w:p w14:paraId="0494645C" w14:textId="119C9A96" w:rsidR="00D334D2" w:rsidRDefault="00520FE2" w:rsidP="003754E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proofErr w:type="spellStart"/>
      <w:r>
        <w:rPr>
          <w:rFonts w:asciiTheme="majorBidi" w:hAnsiTheme="majorBidi" w:cstheme="majorBidi"/>
          <w:bCs/>
          <w:sz w:val="24"/>
          <w:szCs w:val="24"/>
        </w:rPr>
        <w:t>analysed</w:t>
      </w:r>
      <w:proofErr w:type="spellEnd"/>
      <w:r>
        <w:rPr>
          <w:rFonts w:asciiTheme="majorBidi" w:hAnsiTheme="majorBidi" w:cstheme="majorBidi"/>
          <w:bCs/>
          <w:sz w:val="24"/>
          <w:szCs w:val="24"/>
        </w:rPr>
        <w:t xml:space="preserve"> a diverse set</w:t>
      </w:r>
      <w:r w:rsidRPr="00520FE2">
        <w:rPr>
          <w:rFonts w:asciiTheme="majorBidi" w:hAnsiTheme="majorBidi" w:cstheme="majorBidi"/>
          <w:bCs/>
          <w:sz w:val="24"/>
          <w:szCs w:val="24"/>
        </w:rPr>
        <w:t xml:space="preserve"> of bacterial families called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utilizing the BAGEL database for analysis</w:t>
      </w:r>
      <w:r w:rsidR="006752EB">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3754EF">
        <w:rPr>
          <w:rFonts w:asciiTheme="majorBidi" w:hAnsiTheme="majorBidi" w:cstheme="majorBidi"/>
          <w:bCs/>
          <w:noProof/>
          <w:sz w:val="24"/>
          <w:szCs w:val="24"/>
        </w:rPr>
        <w:t>[23]</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proofErr w:type="gramStart"/>
      <w:r w:rsidRPr="00520FE2">
        <w:rPr>
          <w:rFonts w:asciiTheme="majorBidi" w:hAnsiTheme="majorBidi" w:cstheme="majorBidi"/>
          <w:bCs/>
          <w:sz w:val="24"/>
          <w:szCs w:val="24"/>
        </w:rPr>
        <w:t>Ribosomally</w:t>
      </w:r>
      <w:proofErr w:type="spellEnd"/>
      <w:proofErr w:type="gramEnd"/>
      <w:r w:rsidRPr="00520FE2">
        <w:rPr>
          <w:rFonts w:asciiTheme="majorBidi" w:hAnsiTheme="majorBidi" w:cstheme="majorBidi"/>
          <w:bCs/>
          <w:sz w:val="24"/>
          <w:szCs w:val="24"/>
        </w:rPr>
        <w:t xml:space="preserve"> synthesized and post-translationally modified peptides (</w:t>
      </w:r>
      <w:proofErr w:type="spellStart"/>
      <w:r w:rsidRPr="00520FE2">
        <w:rPr>
          <w:rFonts w:asciiTheme="majorBidi" w:hAnsiTheme="majorBidi" w:cstheme="majorBidi"/>
          <w:bCs/>
          <w:sz w:val="24"/>
          <w:szCs w:val="24"/>
        </w:rPr>
        <w:t>RiPP</w:t>
      </w:r>
      <w:proofErr w:type="spellEnd"/>
      <w:r w:rsidRPr="00520FE2">
        <w:rPr>
          <w:rFonts w:asciiTheme="majorBidi" w:hAnsiTheme="majorBidi" w:cstheme="majorBidi"/>
          <w:bCs/>
          <w:sz w:val="24"/>
          <w:szCs w:val="24"/>
        </w:rPr>
        <w:t xml:space="preserve">) and </w:t>
      </w:r>
      <w:proofErr w:type="spellStart"/>
      <w:r w:rsidRPr="00520FE2">
        <w:rPr>
          <w:rFonts w:asciiTheme="majorBidi" w:hAnsiTheme="majorBidi" w:cstheme="majorBidi"/>
          <w:bCs/>
          <w:sz w:val="24"/>
          <w:szCs w:val="24"/>
        </w:rPr>
        <w:t>bacteriocin</w:t>
      </w:r>
      <w:proofErr w:type="spellEnd"/>
      <w:r w:rsidRPr="00520FE2">
        <w:rPr>
          <w:rFonts w:asciiTheme="majorBidi" w:hAnsiTheme="majorBidi" w:cstheme="majorBidi"/>
          <w:bCs/>
          <w:sz w:val="24"/>
          <w:szCs w:val="24"/>
        </w:rPr>
        <w:t xml:space="preserve"> biosynthetic gene clusters (BGCs). BAGEL categorizes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ased on size and stability into </w:t>
      </w:r>
      <w:proofErr w:type="spellStart"/>
      <w:r w:rsidRPr="00520FE2">
        <w:rPr>
          <w:rFonts w:asciiTheme="majorBidi" w:hAnsiTheme="majorBidi" w:cstheme="majorBidi"/>
          <w:bCs/>
          <w:sz w:val="24"/>
          <w:szCs w:val="24"/>
        </w:rPr>
        <w:t>RiPPs</w:t>
      </w:r>
      <w:proofErr w:type="spellEnd"/>
      <w:r w:rsidRPr="00520FE2">
        <w:rPr>
          <w:rFonts w:asciiTheme="majorBidi" w:hAnsiTheme="majorBidi" w:cstheme="majorBidi"/>
          <w:bCs/>
          <w:sz w:val="24"/>
          <w:szCs w:val="24"/>
        </w:rPr>
        <w:t xml:space="preserve"> (also defined as class 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y BAGEL), class 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small heat stable proteins &l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 xml:space="preserve">) and class I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large heat-labile proteins &g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lastRenderedPageBreak/>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w:t>
      </w:r>
      <w:r w:rsidR="00855986">
        <w:rPr>
          <w:rFonts w:asciiTheme="majorBidi" w:hAnsiTheme="majorBidi" w:cstheme="majorBidi"/>
          <w:bCs/>
          <w:sz w:val="24"/>
          <w:szCs w:val="24"/>
        </w:rPr>
        <w:t>CPE</w:t>
      </w:r>
      <w:r w:rsidR="00717A36">
        <w:rPr>
          <w:rFonts w:asciiTheme="majorBidi" w:hAnsiTheme="majorBidi" w:cstheme="majorBidi"/>
          <w:bCs/>
          <w:sz w:val="24"/>
          <w:szCs w:val="24"/>
        </w:rPr>
        <w:t>)</w:t>
      </w:r>
      <w:r w:rsidR="00155BF3">
        <w:rPr>
          <w:rFonts w:asciiTheme="majorBidi" w:hAnsiTheme="majorBidi" w:cstheme="majorBidi"/>
          <w:bCs/>
          <w:sz w:val="24"/>
          <w:szCs w:val="24"/>
        </w:rPr>
        <w:t xml:space="preserve"> can clearly partition </w:t>
      </w:r>
      <w:proofErr w:type="spellStart"/>
      <w:r w:rsidR="00155BF3">
        <w:rPr>
          <w:rFonts w:asciiTheme="majorBidi" w:hAnsiTheme="majorBidi" w:cstheme="majorBidi"/>
          <w:bCs/>
          <w:sz w:val="24"/>
          <w:szCs w:val="24"/>
        </w:rPr>
        <w:t>bacteriocins</w:t>
      </w:r>
      <w:proofErr w:type="spellEnd"/>
      <w:r w:rsidR="00155BF3">
        <w:rPr>
          <w:rFonts w:asciiTheme="majorBidi" w:hAnsiTheme="majorBidi" w:cstheme="majorBidi"/>
          <w:bCs/>
          <w:sz w:val="24"/>
          <w:szCs w:val="24"/>
        </w:rPr>
        <w:t xml:space="preserve">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0B2DEB11" w:rsidR="00D70B49" w:rsidRDefault="00DA72B1" w:rsidP="00D70B4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7B9F93B5" wp14:editId="721361B4">
            <wp:extent cx="2863717" cy="3746500"/>
            <wp:effectExtent l="0" t="0" r="0" b="6350"/>
            <wp:docPr id="77" name="Picture 76"/>
            <wp:cNvGraphicFramePr/>
            <a:graphic xmlns:a="http://schemas.openxmlformats.org/drawingml/2006/main">
              <a:graphicData uri="http://schemas.openxmlformats.org/drawingml/2006/picture">
                <pic:pic xmlns:pic="http://schemas.openxmlformats.org/drawingml/2006/picture">
                  <pic:nvPicPr>
                    <pic:cNvPr id="77" name="Picture 76"/>
                    <pic:cNvPicPr/>
                  </pic:nvPicPr>
                  <pic:blipFill>
                    <a:blip r:embed="rId16"/>
                    <a:stretch/>
                  </pic:blipFill>
                  <pic:spPr>
                    <a:xfrm>
                      <a:off x="0" y="0"/>
                      <a:ext cx="2871776" cy="3757044"/>
                    </a:xfrm>
                    <a:prstGeom prst="rect">
                      <a:avLst/>
                    </a:prstGeom>
                    <a:ln w="0">
                      <a:noFill/>
                    </a:ln>
                  </pic:spPr>
                </pic:pic>
              </a:graphicData>
            </a:graphic>
          </wp:inline>
        </w:drawing>
      </w:r>
    </w:p>
    <w:p w14:paraId="7940F3E4" w14:textId="411D7721"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w:t>
      </w:r>
      <w:proofErr w:type="spellStart"/>
      <w:r w:rsidR="007C6B6E" w:rsidRPr="00AB75EB">
        <w:rPr>
          <w:rFonts w:asciiTheme="majorBidi" w:hAnsiTheme="majorBidi" w:cstheme="majorBidi"/>
          <w:bCs/>
          <w:sz w:val="18"/>
          <w:szCs w:val="18"/>
        </w:rPr>
        <w:t>embeddings</w:t>
      </w:r>
      <w:proofErr w:type="spellEnd"/>
      <w:r w:rsidR="007C6B6E" w:rsidRPr="00AB75EB">
        <w:rPr>
          <w:rFonts w:asciiTheme="majorBidi" w:hAnsiTheme="majorBidi" w:cstheme="majorBidi"/>
          <w:bCs/>
          <w:sz w:val="18"/>
          <w:szCs w:val="18"/>
        </w:rPr>
        <w:t xml:space="preserve"> using UMAP for 689 proteins across three classes of </w:t>
      </w:r>
      <w:proofErr w:type="spellStart"/>
      <w:r w:rsidR="007C6B6E" w:rsidRPr="00AB75EB">
        <w:rPr>
          <w:rFonts w:asciiTheme="majorBidi" w:hAnsiTheme="majorBidi" w:cstheme="majorBidi"/>
          <w:bCs/>
          <w:sz w:val="18"/>
          <w:szCs w:val="18"/>
        </w:rPr>
        <w:t>bacteriocins</w:t>
      </w:r>
      <w:proofErr w:type="spellEnd"/>
      <w:r w:rsidR="007C6B6E" w:rsidRPr="00AB75EB">
        <w:rPr>
          <w:rFonts w:asciiTheme="majorBidi" w:hAnsiTheme="majorBidi" w:cstheme="majorBidi"/>
          <w:bCs/>
          <w:sz w:val="18"/>
          <w:szCs w:val="18"/>
        </w:rPr>
        <w:t xml:space="preserve">. A) The boxplots of distances between </w:t>
      </w:r>
      <w:proofErr w:type="gramStart"/>
      <w:r w:rsidR="007C6B6E" w:rsidRPr="00AB75EB">
        <w:rPr>
          <w:rFonts w:asciiTheme="majorBidi" w:hAnsiTheme="majorBidi" w:cstheme="majorBidi"/>
          <w:bCs/>
          <w:sz w:val="18"/>
          <w:szCs w:val="18"/>
        </w:rPr>
        <w:t>profile</w:t>
      </w:r>
      <w:proofErr w:type="gramEnd"/>
      <w:r w:rsidR="007C6B6E" w:rsidRPr="00AB75EB">
        <w:rPr>
          <w:rFonts w:asciiTheme="majorBidi" w:hAnsiTheme="majorBidi" w:cstheme="majorBidi"/>
          <w:bCs/>
          <w:sz w:val="18"/>
          <w:szCs w:val="18"/>
        </w:rPr>
        <w:t xml:space="preserv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The UMAP projection of Compositional Energy Profiles (</w:t>
      </w:r>
      <w:r w:rsidR="00855986">
        <w:rPr>
          <w:rFonts w:asciiTheme="majorBidi" w:hAnsiTheme="majorBidi" w:cstheme="majorBidi"/>
          <w:iCs/>
          <w:color w:val="000000" w:themeColor="text1"/>
          <w:sz w:val="18"/>
          <w:szCs w:val="18"/>
        </w:rPr>
        <w:t>CPE</w:t>
      </w:r>
      <w:r w:rsidR="007C6B6E" w:rsidRPr="00AB75EB">
        <w:rPr>
          <w:rFonts w:asciiTheme="majorBidi" w:hAnsiTheme="majorBidi" w:cstheme="majorBidi"/>
          <w:iCs/>
          <w:color w:val="000000" w:themeColor="text1"/>
          <w:sz w:val="18"/>
          <w:szCs w:val="18"/>
        </w:rPr>
        <w:t xml:space="preserve">) on </w:t>
      </w:r>
      <w:proofErr w:type="spellStart"/>
      <w:r w:rsidR="007C6B6E" w:rsidRPr="00AB75EB">
        <w:rPr>
          <w:rFonts w:asciiTheme="majorBidi" w:hAnsiTheme="majorBidi" w:cstheme="majorBidi"/>
          <w:iCs/>
          <w:color w:val="000000" w:themeColor="text1"/>
          <w:sz w:val="18"/>
          <w:szCs w:val="18"/>
        </w:rPr>
        <w:t>bacteriocins</w:t>
      </w:r>
      <w:proofErr w:type="spellEnd"/>
      <w:r w:rsidR="007C6B6E" w:rsidRPr="00AB75EB">
        <w:rPr>
          <w:rFonts w:asciiTheme="majorBidi" w:hAnsiTheme="majorBidi" w:cstheme="majorBidi"/>
          <w:iCs/>
          <w:color w:val="000000" w:themeColor="text1"/>
          <w:sz w:val="18"/>
          <w:szCs w:val="18"/>
        </w:rPr>
        <w:t xml:space="preserve"> at different classes</w:t>
      </w:r>
      <w:r w:rsidR="00F83C22" w:rsidRPr="00AB75EB">
        <w:rPr>
          <w:rFonts w:asciiTheme="majorBidi" w:hAnsiTheme="majorBidi" w:cstheme="majorBidi"/>
          <w:iCs/>
          <w:color w:val="000000" w:themeColor="text1"/>
          <w:sz w:val="18"/>
          <w:szCs w:val="18"/>
        </w:rPr>
        <w:t>.</w:t>
      </w:r>
    </w:p>
    <w:p w14:paraId="674FC2D3" w14:textId="77777777" w:rsidR="00D62002" w:rsidRDefault="00D62002" w:rsidP="003754EF">
      <w:pPr>
        <w:spacing w:after="0" w:line="360" w:lineRule="auto"/>
        <w:jc w:val="lowKashida"/>
        <w:rPr>
          <w:rFonts w:asciiTheme="majorBidi" w:hAnsiTheme="majorBidi" w:cstheme="majorBidi"/>
          <w:bCs/>
          <w:sz w:val="24"/>
          <w:szCs w:val="24"/>
        </w:rPr>
      </w:pPr>
    </w:p>
    <w:p w14:paraId="6D8891BB" w14:textId="7027D88D" w:rsidR="00D62002" w:rsidRPr="00D62002" w:rsidRDefault="00D62002" w:rsidP="00D62002">
      <w:pPr>
        <w:spacing w:after="0" w:line="360" w:lineRule="auto"/>
        <w:jc w:val="lowKashida"/>
        <w:rPr>
          <w:rFonts w:asciiTheme="majorBidi" w:hAnsiTheme="majorBidi" w:cstheme="majorBidi"/>
          <w:b/>
          <w:sz w:val="24"/>
          <w:szCs w:val="24"/>
        </w:rPr>
      </w:pPr>
      <w:r>
        <w:rPr>
          <w:rFonts w:asciiTheme="majorBidi" w:hAnsiTheme="majorBidi" w:cstheme="majorBidi"/>
          <w:b/>
          <w:sz w:val="24"/>
          <w:szCs w:val="24"/>
        </w:rPr>
        <w:t xml:space="preserve">3.7. </w:t>
      </w:r>
      <w:r w:rsidRPr="00D62002">
        <w:rPr>
          <w:rFonts w:asciiTheme="majorBidi" w:hAnsiTheme="majorBidi" w:cstheme="majorBidi"/>
          <w:b/>
          <w:sz w:val="24"/>
          <w:szCs w:val="24"/>
        </w:rPr>
        <w:t>Effective</w:t>
      </w:r>
      <w:r>
        <w:rPr>
          <w:rFonts w:asciiTheme="majorBidi" w:hAnsiTheme="majorBidi" w:cstheme="majorBidi"/>
          <w:b/>
          <w:sz w:val="24"/>
          <w:szCs w:val="24"/>
        </w:rPr>
        <w:t xml:space="preserve"> Drug Combination suggestion using</w:t>
      </w:r>
      <w:r w:rsidRPr="00D62002">
        <w:rPr>
          <w:rFonts w:asciiTheme="majorBidi" w:hAnsiTheme="majorBidi" w:cstheme="majorBidi"/>
          <w:b/>
          <w:sz w:val="24"/>
          <w:szCs w:val="24"/>
        </w:rPr>
        <w:t xml:space="preserve"> Energetic Signatures</w:t>
      </w:r>
    </w:p>
    <w:p w14:paraId="781058A9" w14:textId="2A903C9F" w:rsidR="005C35E2" w:rsidRDefault="00E75CCD" w:rsidP="003754EF">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3754EF">
        <w:rPr>
          <w:rFonts w:asciiTheme="majorBidi" w:hAnsiTheme="majorBidi" w:cstheme="majorBidi"/>
          <w:bCs/>
          <w:noProof/>
          <w:sz w:val="24"/>
          <w:szCs w:val="24"/>
        </w:rPr>
        <w:t>[24]</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xml:space="preserve">. This approach involved assessing the network-based relationships among drug targets and disease proteins within the human protein-protein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The drugs within these clusters targeted the same disease module but belonged to </w:t>
      </w:r>
      <w:r w:rsidR="00CE7EBD">
        <w:rPr>
          <w:rFonts w:asciiTheme="majorBidi" w:hAnsiTheme="majorBidi" w:cstheme="majorBidi"/>
          <w:bCs/>
          <w:sz w:val="24"/>
          <w:szCs w:val="24"/>
        </w:rPr>
        <w:t>sep</w:t>
      </w:r>
      <w:r w:rsidRPr="00E75CCD">
        <w:rPr>
          <w:rFonts w:asciiTheme="majorBidi" w:hAnsiTheme="majorBidi" w:cstheme="majorBidi"/>
          <w:bCs/>
          <w:sz w:val="24"/>
          <w:szCs w:val="24"/>
        </w:rPr>
        <w:t xml:space="preserve">arate neighborhoods. This innovative network methodology </w:t>
      </w:r>
      <w:r w:rsidRPr="00E75CCD">
        <w:rPr>
          <w:rFonts w:asciiTheme="majorBidi" w:hAnsiTheme="majorBidi" w:cstheme="majorBidi"/>
          <w:bCs/>
          <w:sz w:val="24"/>
          <w:szCs w:val="24"/>
        </w:rPr>
        <w:lastRenderedPageBreak/>
        <w:t xml:space="preserve">presented by Cheng et al. provides a generic and powerful means to discover effective combination therapies during drug development. Disease proteins were observed to form localized neighborhoods, referred to as disease modules, rather than being randomly distributed throughout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w:t>
      </w:r>
      <w:r w:rsidR="002C38F4">
        <w:rPr>
          <w:rFonts w:asciiTheme="majorBidi" w:hAnsiTheme="majorBidi" w:cstheme="majorBidi"/>
          <w:bCs/>
          <w:sz w:val="24"/>
          <w:szCs w:val="24"/>
        </w:rPr>
        <w:t>sep</w:t>
      </w:r>
      <w:r w:rsidRPr="00E75CCD">
        <w:rPr>
          <w:rFonts w:asciiTheme="majorBidi" w:hAnsiTheme="majorBidi" w:cstheme="majorBidi"/>
          <w:bCs/>
          <w:sz w:val="24"/>
          <w:szCs w:val="24"/>
        </w:rPr>
        <w:t>aration measure.</w:t>
      </w:r>
    </w:p>
    <w:p w14:paraId="6F92F9E6" w14:textId="45C134E6" w:rsidR="005C35E2" w:rsidRDefault="00B672F3"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67A3A75F"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is measure assessed the network proximity of drug-target modules A and B by comparing the mean shortest distance within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xml:space="preserv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w:t>
      </w:r>
      <w:proofErr w:type="gramStart"/>
      <w:r w:rsidRPr="00E75CCD">
        <w:rPr>
          <w:rFonts w:asciiTheme="majorBidi" w:hAnsiTheme="majorBidi" w:cstheme="majorBidi"/>
          <w:bCs/>
          <w:sz w:val="24"/>
          <w:szCs w:val="24"/>
        </w:rPr>
        <w:t xml:space="preserve">and </w:t>
      </w:r>
      <w:proofErr w:type="gramEnd"/>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 xml:space="preserve">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t>
      </w:r>
      <w:proofErr w:type="gramStart"/>
      <w:r w:rsidR="00FB2373">
        <w:rPr>
          <w:rFonts w:asciiTheme="majorBidi" w:hAnsiTheme="majorBidi" w:cstheme="majorBidi"/>
          <w:bCs/>
          <w:sz w:val="24"/>
          <w:szCs w:val="24"/>
        </w:rPr>
        <w:t xml:space="preserve">When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 the two targets are topologically </w:t>
      </w:r>
      <w:r w:rsidR="008226F2">
        <w:rPr>
          <w:rFonts w:asciiTheme="majorBidi" w:hAnsiTheme="majorBidi" w:cstheme="majorBidi"/>
          <w:bCs/>
          <w:sz w:val="24"/>
          <w:szCs w:val="24"/>
        </w:rPr>
        <w:t>sep</w:t>
      </w:r>
      <w:r w:rsidRPr="00E75CCD">
        <w:rPr>
          <w:rFonts w:asciiTheme="majorBidi" w:hAnsiTheme="majorBidi" w:cstheme="majorBidi"/>
          <w:bCs/>
          <w:sz w:val="24"/>
          <w:szCs w:val="24"/>
        </w:rPr>
        <w:t>arated.</w:t>
      </w:r>
    </w:p>
    <w:p w14:paraId="7EECCFE7" w14:textId="4D11407F" w:rsidR="00E75CCD" w:rsidRPr="00E75CCD" w:rsidRDefault="00E75CCD" w:rsidP="006A7F8E">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w:t>
      </w:r>
      <w:proofErr w:type="gramStart"/>
      <w:r w:rsidRPr="00E75CCD">
        <w:rPr>
          <w:rFonts w:asciiTheme="majorBidi" w:hAnsiTheme="majorBidi" w:cstheme="majorBidi"/>
          <w:bCs/>
          <w:sz w:val="24"/>
          <w:szCs w:val="24"/>
        </w:rPr>
        <w:t xml:space="preserve">by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Pr>
          <w:rFonts w:asciiTheme="majorBidi" w:hAnsiTheme="majorBidi" w:cstheme="majorBidi"/>
          <w:bCs/>
          <w:sz w:val="24"/>
          <w:szCs w:val="24"/>
        </w:rPr>
        <w:t>sep</w:t>
      </w:r>
      <w:r w:rsidRPr="00E75CCD">
        <w:rPr>
          <w:rFonts w:asciiTheme="majorBidi" w:hAnsiTheme="majorBidi" w:cstheme="majorBidi"/>
          <w:bCs/>
          <w:sz w:val="24"/>
          <w:szCs w:val="24"/>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Here</w:t>
      </w:r>
      <w:r w:rsidR="00261BE4">
        <w:rPr>
          <w:rFonts w:asciiTheme="majorBidi" w:hAnsiTheme="majorBidi" w:cstheme="majorBidi"/>
          <w:bCs/>
          <w:sz w:val="24"/>
          <w:szCs w:val="24"/>
        </w:rPr>
        <w:t>, we us</w:t>
      </w:r>
      <w:r w:rsidR="004434F9">
        <w:rPr>
          <w:rFonts w:asciiTheme="majorBidi" w:hAnsiTheme="majorBidi" w:cstheme="majorBidi"/>
          <w:bCs/>
          <w:sz w:val="24"/>
          <w:szCs w:val="24"/>
        </w:rPr>
        <w:t xml:space="preserve">ed the following </w:t>
      </w:r>
      <w:r w:rsidR="008226F2">
        <w:rPr>
          <w:rFonts w:asciiTheme="majorBidi" w:hAnsiTheme="majorBidi" w:cstheme="majorBidi"/>
          <w:bCs/>
          <w:sz w:val="24"/>
          <w:szCs w:val="24"/>
        </w:rPr>
        <w:t>sep</w:t>
      </w:r>
      <w:r w:rsidR="004434F9">
        <w:rPr>
          <w:rFonts w:asciiTheme="majorBidi" w:hAnsiTheme="majorBidi" w:cstheme="majorBidi"/>
          <w:bCs/>
          <w:sz w:val="24"/>
          <w:szCs w:val="24"/>
        </w:rPr>
        <w:t>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B672F3"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6F79A2DF" w:rsidR="00D1519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00E75CCD" w:rsidRPr="00E75CCD">
        <w:rPr>
          <w:rFonts w:asciiTheme="majorBidi" w:hAnsiTheme="majorBidi" w:cstheme="majorBidi"/>
          <w:bCs/>
          <w:sz w:val="24"/>
          <w:szCs w:val="24"/>
        </w:rPr>
        <w:t>where</w:t>
      </w:r>
      <w:proofErr w:type="gramEnd"/>
      <w:r w:rsidR="00E75CCD" w:rsidRPr="00E75CCD">
        <w:rPr>
          <w:rFonts w:asciiTheme="majorBidi" w:hAnsiTheme="majorBidi" w:cstheme="majorBidi"/>
          <w:bCs/>
          <w:sz w:val="24"/>
          <w:szCs w:val="24"/>
        </w:rPr>
        <w:t xml:space="preserv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r w:rsidR="00601CA7">
        <w:rPr>
          <w:rFonts w:asciiTheme="majorBidi" w:hAnsiTheme="majorBidi" w:cstheme="majorBidi"/>
          <w:bCs/>
          <w:sz w:val="24"/>
          <w:szCs w:val="24"/>
        </w:rPr>
        <w:t xml:space="preserve">argets of drug A. </w:t>
      </w:r>
      <w:r w:rsidR="001B5D8F" w:rsidRPr="00D15192">
        <w:rPr>
          <w:rFonts w:asciiTheme="majorBidi" w:hAnsiTheme="majorBidi" w:cstheme="majorBidi"/>
          <w:bCs/>
          <w:sz w:val="24"/>
          <w:szCs w:val="24"/>
        </w:rPr>
        <w:t xml:space="preserve">The results depicted in </w:t>
      </w:r>
      <w:r w:rsidR="00F50F0C">
        <w:rPr>
          <w:rFonts w:asciiTheme="majorBidi" w:hAnsiTheme="majorBidi" w:cstheme="majorBidi"/>
          <w:bCs/>
          <w:sz w:val="24"/>
          <w:szCs w:val="24"/>
        </w:rPr>
        <w:t>Figure 9</w:t>
      </w:r>
      <w:r w:rsidR="001B5D8F" w:rsidRPr="00D15192">
        <w:rPr>
          <w:rFonts w:asciiTheme="majorBidi" w:hAnsiTheme="majorBidi" w:cstheme="majorBidi"/>
          <w:bCs/>
          <w:sz w:val="24"/>
          <w:szCs w:val="24"/>
        </w:rPr>
        <w:t xml:space="preserve">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w:t>
      </w:r>
      <w:proofErr w:type="gramStart"/>
      <w:r w:rsidR="001B5D8F" w:rsidRPr="00E75CCD">
        <w:rPr>
          <w:rFonts w:asciiTheme="majorBidi" w:hAnsiTheme="majorBidi" w:cstheme="majorBidi"/>
          <w:bCs/>
          <w:sz w:val="24"/>
          <w:szCs w:val="24"/>
        </w:rPr>
        <w:t xml:space="preserve">and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22D52565" w:rsidR="00DB2131" w:rsidRPr="00D334D2" w:rsidRDefault="00DA72B1" w:rsidP="00563CE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lastRenderedPageBreak/>
        <w:drawing>
          <wp:inline distT="0" distB="0" distL="0" distR="0" wp14:anchorId="66085BD8" wp14:editId="788A141A">
            <wp:extent cx="4249354" cy="2588821"/>
            <wp:effectExtent l="0" t="0" r="0" b="2540"/>
            <wp:docPr id="80" name="Picture 79"/>
            <wp:cNvGraphicFramePr/>
            <a:graphic xmlns:a="http://schemas.openxmlformats.org/drawingml/2006/main">
              <a:graphicData uri="http://schemas.openxmlformats.org/drawingml/2006/picture">
                <pic:pic xmlns:pic="http://schemas.openxmlformats.org/drawingml/2006/picture">
                  <pic:nvPicPr>
                    <pic:cNvPr id="80" name="Picture 79"/>
                    <pic:cNvPicPr/>
                  </pic:nvPicPr>
                  <pic:blipFill>
                    <a:blip r:embed="rId17"/>
                    <a:stretch/>
                  </pic:blipFill>
                  <pic:spPr>
                    <a:xfrm>
                      <a:off x="0" y="0"/>
                      <a:ext cx="4253752" cy="2591501"/>
                    </a:xfrm>
                    <a:prstGeom prst="rect">
                      <a:avLst/>
                    </a:prstGeom>
                    <a:ln w="0">
                      <a:noFill/>
                    </a:ln>
                  </pic:spPr>
                </pic:pic>
              </a:graphicData>
            </a:graphic>
          </wp:inline>
        </w:drawing>
      </w:r>
    </w:p>
    <w:p w14:paraId="4BDAD757" w14:textId="58F73398"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w:t>
      </w:r>
      <w:r w:rsidR="00ED5DDA">
        <w:rPr>
          <w:rFonts w:asciiTheme="majorBidi" w:hAnsiTheme="majorBidi" w:cstheme="majorBidi"/>
          <w:bCs/>
          <w:sz w:val="18"/>
          <w:szCs w:val="18"/>
        </w:rPr>
        <w:t>sep</w:t>
      </w:r>
      <w:bookmarkStart w:id="0" w:name="_GoBack"/>
      <w:bookmarkEnd w:id="0"/>
      <w:r w:rsidR="00321CAB" w:rsidRPr="00AB75EB">
        <w:rPr>
          <w:rFonts w:asciiTheme="majorBidi" w:hAnsiTheme="majorBidi" w:cstheme="majorBidi"/>
          <w:bCs/>
          <w:sz w:val="18"/>
          <w:szCs w:val="18"/>
        </w:rPr>
        <w:t xml:space="preserve">aration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7A3C0F09" w14:textId="32D80ACC" w:rsidR="007309DA" w:rsidRDefault="007309DA">
      <w:pPr>
        <w:spacing w:after="0" w:line="360" w:lineRule="auto"/>
        <w:rPr>
          <w:rFonts w:asciiTheme="majorBidi" w:hAnsiTheme="majorBidi" w:cstheme="majorBidi"/>
          <w:b/>
          <w:sz w:val="28"/>
          <w:szCs w:val="28"/>
        </w:rPr>
      </w:pPr>
      <w:r>
        <w:rPr>
          <w:rFonts w:asciiTheme="majorBidi" w:hAnsiTheme="majorBidi" w:cstheme="majorBidi"/>
          <w:b/>
          <w:sz w:val="28"/>
          <w:szCs w:val="28"/>
        </w:rPr>
        <w:t>Conclusion</w:t>
      </w:r>
    </w:p>
    <w:p w14:paraId="2522FB12" w14:textId="6C9821E7" w:rsidR="007309DA" w:rsidRDefault="007309DA">
      <w:pPr>
        <w:spacing w:after="0" w:line="360" w:lineRule="auto"/>
        <w:rPr>
          <w:rFonts w:asciiTheme="majorBidi" w:hAnsiTheme="majorBidi" w:cstheme="majorBidi"/>
          <w:b/>
          <w:sz w:val="28"/>
          <w:szCs w:val="28"/>
        </w:rPr>
      </w:pPr>
    </w:p>
    <w:p w14:paraId="1717995E" w14:textId="77777777" w:rsidR="007309DA" w:rsidRPr="007309DA" w:rsidRDefault="007309DA" w:rsidP="007309DA">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 xml:space="preserve">In conclusion, this study introduces a novel approach to characterize and compare proteins through the utilization of energy profiles, thereby enabling predictions of their structural and functional properties. By employing the </w:t>
      </w:r>
      <w:proofErr w:type="spellStart"/>
      <w:r w:rsidRPr="007309DA">
        <w:rPr>
          <w:rFonts w:asciiTheme="majorBidi" w:hAnsiTheme="majorBidi" w:cstheme="majorBidi"/>
          <w:bCs/>
          <w:sz w:val="24"/>
          <w:szCs w:val="24"/>
        </w:rPr>
        <w:t>Sippl</w:t>
      </w:r>
      <w:proofErr w:type="spellEnd"/>
      <w:r w:rsidRPr="007309DA">
        <w:rPr>
          <w:rFonts w:asciiTheme="majorBidi" w:hAnsiTheme="majorBidi" w:cstheme="majorBidi"/>
          <w:bCs/>
          <w:sz w:val="24"/>
          <w:szCs w:val="24"/>
        </w:rPr>
        <w:t xml:space="preserve"> potential function and introducing a 210-dimensional vector representing the energetic profile, we have provided a comprehensive and intricate representation of the energy landscape inherent in protein structures. Notably, the high correlation observed between energy profiles estimated from both sequence and structure, as well as the distinct separation of proteins at various levels through UMAP projections, underscores the robustness of our approach in encapsulating structural information.</w:t>
      </w:r>
    </w:p>
    <w:p w14:paraId="23C45FB1" w14:textId="3860691D" w:rsidR="007309DA" w:rsidRPr="007309DA" w:rsidRDefault="007309DA" w:rsidP="007309DA">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The exploration of evolutionary relationships using energy profiles has revealed a valuable evolutionary signal, offering a representative indicator of protein structure. Beyond traditional classification frameworks such as SCOP, CATH, and PFAM, our study leverages energy profiles to reconstruct a phylogenetic network, contributing to a deeper understanding of protein evolution across extensive distances.</w:t>
      </w:r>
    </w:p>
    <w:p w14:paraId="3F97E158" w14:textId="77777777" w:rsidR="007309DA" w:rsidRPr="007309DA" w:rsidRDefault="007309DA" w:rsidP="007309DA">
      <w:pPr>
        <w:spacing w:after="0" w:line="360" w:lineRule="auto"/>
        <w:jc w:val="lowKashida"/>
        <w:rPr>
          <w:rFonts w:asciiTheme="majorBidi" w:hAnsiTheme="majorBidi" w:cstheme="majorBidi"/>
          <w:bCs/>
          <w:sz w:val="24"/>
          <w:szCs w:val="24"/>
        </w:rPr>
      </w:pPr>
    </w:p>
    <w:p w14:paraId="3C098AC4" w14:textId="06A6827A" w:rsidR="007309DA" w:rsidRPr="007309DA" w:rsidRDefault="007309DA" w:rsidP="009E5AFB">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 xml:space="preserve">The discriminatory capacity of energy profiles in discerning proteins from various species, as demonstrated with coronavirus spike glycoproteins and </w:t>
      </w:r>
      <w:proofErr w:type="spellStart"/>
      <w:r w:rsidRPr="007309DA">
        <w:rPr>
          <w:rFonts w:asciiTheme="majorBidi" w:hAnsiTheme="majorBidi" w:cstheme="majorBidi"/>
          <w:bCs/>
          <w:sz w:val="24"/>
          <w:szCs w:val="24"/>
        </w:rPr>
        <w:t>bacteriocins</w:t>
      </w:r>
      <w:proofErr w:type="spellEnd"/>
      <w:r w:rsidRPr="007309DA">
        <w:rPr>
          <w:rFonts w:asciiTheme="majorBidi" w:hAnsiTheme="majorBidi" w:cstheme="majorBidi"/>
          <w:bCs/>
          <w:sz w:val="24"/>
          <w:szCs w:val="24"/>
        </w:rPr>
        <w:t xml:space="preserve">, further highlights the </w:t>
      </w:r>
      <w:r w:rsidRPr="007309DA">
        <w:rPr>
          <w:rFonts w:asciiTheme="majorBidi" w:hAnsiTheme="majorBidi" w:cstheme="majorBidi"/>
          <w:bCs/>
          <w:sz w:val="24"/>
          <w:szCs w:val="24"/>
        </w:rPr>
        <w:lastRenderedPageBreak/>
        <w:t>versatility and applicability of our method. Moreover, the integration of energy profiles into drug combination prediction represents a promising avenue for drug discovery, offering a faster computational alternative to network-based approaches.</w:t>
      </w:r>
    </w:p>
    <w:p w14:paraId="23599102" w14:textId="551D4670" w:rsidR="007309DA" w:rsidRPr="007309DA" w:rsidRDefault="007309DA" w:rsidP="007309DA">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In essence, this computational framework not only advances our understanding of individual protein behavior but also contributes to the broader exploration of evolutionary relationships, functional annotations, and drug discovery within the complex realm of proteins. By bridging the gap between sequence and structure through energy profiles, this study provides a valuable tool for researchers and practitioners in biology, medicine, and pharmacy, offering insights into protein function and facilitating innovative approaches in drug discovery and functional annotation.</w:t>
      </w:r>
    </w:p>
    <w:p w14:paraId="50103BC3" w14:textId="77777777" w:rsidR="007309DA" w:rsidRDefault="007309DA">
      <w:pPr>
        <w:spacing w:after="0" w:line="360" w:lineRule="auto"/>
        <w:rPr>
          <w:rFonts w:asciiTheme="majorBidi" w:hAnsiTheme="majorBidi" w:cstheme="majorBidi"/>
          <w:b/>
          <w:sz w:val="28"/>
          <w:szCs w:val="28"/>
        </w:rPr>
      </w:pPr>
    </w:p>
    <w:p w14:paraId="433D7521" w14:textId="77777777" w:rsidR="007309DA" w:rsidRDefault="007309DA">
      <w:pPr>
        <w:spacing w:after="0" w:line="360" w:lineRule="auto"/>
        <w:rPr>
          <w:rFonts w:asciiTheme="majorBidi" w:hAnsiTheme="majorBidi" w:cstheme="majorBidi"/>
          <w:b/>
          <w:sz w:val="28"/>
          <w:szCs w:val="28"/>
        </w:rPr>
      </w:pPr>
    </w:p>
    <w:p w14:paraId="1970D82B" w14:textId="4A694308"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1156018D" w14:textId="77777777" w:rsidR="0098594C" w:rsidRPr="0098594C" w:rsidRDefault="0070158F" w:rsidP="0098594C">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98594C" w:rsidRPr="0098594C">
        <w:t>1.</w:t>
      </w:r>
      <w:r w:rsidR="0098594C" w:rsidRPr="0098594C">
        <w:tab/>
        <w:t xml:space="preserve">Sayers, E.W., et al., </w:t>
      </w:r>
      <w:r w:rsidR="0098594C" w:rsidRPr="0098594C">
        <w:rPr>
          <w:i/>
        </w:rPr>
        <w:t>Database resources of the national center for biotechnology information.</w:t>
      </w:r>
      <w:r w:rsidR="0098594C" w:rsidRPr="0098594C">
        <w:t xml:space="preserve"> Nucleic acids research, 2021. </w:t>
      </w:r>
      <w:r w:rsidR="0098594C" w:rsidRPr="0098594C">
        <w:rPr>
          <w:b/>
        </w:rPr>
        <w:t>49</w:t>
      </w:r>
      <w:r w:rsidR="0098594C" w:rsidRPr="0098594C">
        <w:t>(D1): p. D10.</w:t>
      </w:r>
    </w:p>
    <w:p w14:paraId="12E85B2F" w14:textId="77777777" w:rsidR="0098594C" w:rsidRPr="0098594C" w:rsidRDefault="0098594C" w:rsidP="0098594C">
      <w:pPr>
        <w:pStyle w:val="EndNoteBibliography"/>
        <w:spacing w:after="0"/>
        <w:ind w:left="720" w:hanging="720"/>
      </w:pPr>
      <w:r w:rsidRPr="0098594C">
        <w:t>2.</w:t>
      </w:r>
      <w:r w:rsidRPr="0098594C">
        <w:tab/>
        <w:t xml:space="preserve">Altschul, S.F., et al., </w:t>
      </w:r>
      <w:r w:rsidRPr="0098594C">
        <w:rPr>
          <w:i/>
        </w:rPr>
        <w:t>Basic local alignment search tool.</w:t>
      </w:r>
      <w:r w:rsidRPr="0098594C">
        <w:t xml:space="preserve"> Journal of molecular biology, 1990. </w:t>
      </w:r>
      <w:r w:rsidRPr="0098594C">
        <w:rPr>
          <w:b/>
        </w:rPr>
        <w:t>215</w:t>
      </w:r>
      <w:r w:rsidRPr="0098594C">
        <w:t>(3): p. 403-410.</w:t>
      </w:r>
    </w:p>
    <w:p w14:paraId="28262BA3" w14:textId="77777777" w:rsidR="0098594C" w:rsidRPr="0098594C" w:rsidRDefault="0098594C" w:rsidP="0098594C">
      <w:pPr>
        <w:pStyle w:val="EndNoteBibliography"/>
        <w:spacing w:after="0"/>
        <w:ind w:left="720" w:hanging="720"/>
      </w:pPr>
      <w:r w:rsidRPr="0098594C">
        <w:lastRenderedPageBreak/>
        <w:t>3.</w:t>
      </w:r>
      <w:r w:rsidRPr="0098594C">
        <w:tab/>
        <w:t xml:space="preserve">Lipman, D.J. and W.R. Pearson, </w:t>
      </w:r>
      <w:r w:rsidRPr="0098594C">
        <w:rPr>
          <w:i/>
        </w:rPr>
        <w:t>Rapid and sensitive protein similarity searches.</w:t>
      </w:r>
      <w:r w:rsidRPr="0098594C">
        <w:t xml:space="preserve"> Science, 1985. </w:t>
      </w:r>
      <w:r w:rsidRPr="0098594C">
        <w:rPr>
          <w:b/>
        </w:rPr>
        <w:t>227</w:t>
      </w:r>
      <w:r w:rsidRPr="0098594C">
        <w:t>(4693): p. 1435-1441.</w:t>
      </w:r>
    </w:p>
    <w:p w14:paraId="478D07C2" w14:textId="77777777" w:rsidR="0098594C" w:rsidRPr="0098594C" w:rsidRDefault="0098594C" w:rsidP="0098594C">
      <w:pPr>
        <w:pStyle w:val="EndNoteBibliography"/>
        <w:spacing w:after="0"/>
        <w:ind w:left="720" w:hanging="720"/>
      </w:pPr>
      <w:r w:rsidRPr="0098594C">
        <w:t>4.</w:t>
      </w:r>
      <w:r w:rsidRPr="0098594C">
        <w:tab/>
        <w:t xml:space="preserve">Mistry, J., et al., </w:t>
      </w:r>
      <w:r w:rsidRPr="0098594C">
        <w:rPr>
          <w:i/>
        </w:rPr>
        <w:t>Pfam: The protein families database in 2021.</w:t>
      </w:r>
      <w:r w:rsidRPr="0098594C">
        <w:t xml:space="preserve"> Nucleic acids research, 2021. </w:t>
      </w:r>
      <w:r w:rsidRPr="0098594C">
        <w:rPr>
          <w:b/>
        </w:rPr>
        <w:t>49</w:t>
      </w:r>
      <w:r w:rsidRPr="0098594C">
        <w:t>(D1): p. D412-D419.</w:t>
      </w:r>
    </w:p>
    <w:p w14:paraId="6E222B52" w14:textId="77777777" w:rsidR="0098594C" w:rsidRPr="0098594C" w:rsidRDefault="0098594C" w:rsidP="0098594C">
      <w:pPr>
        <w:pStyle w:val="EndNoteBibliography"/>
        <w:spacing w:after="0"/>
        <w:ind w:left="720" w:hanging="720"/>
      </w:pPr>
      <w:r w:rsidRPr="0098594C">
        <w:t>5.</w:t>
      </w:r>
      <w:r w:rsidRPr="0098594C">
        <w:tab/>
        <w:t xml:space="preserve">Jain, A., et al., </w:t>
      </w:r>
      <w:r w:rsidRPr="0098594C">
        <w:rPr>
          <w:i/>
        </w:rPr>
        <w:t>Analyzing effect of quadruple multiple sequence alignments on deep learning based protein inter-residue distance prediction.</w:t>
      </w:r>
      <w:r w:rsidRPr="0098594C">
        <w:t xml:space="preserve"> Scientific Reports, 2021. </w:t>
      </w:r>
      <w:r w:rsidRPr="0098594C">
        <w:rPr>
          <w:b/>
        </w:rPr>
        <w:t>11</w:t>
      </w:r>
      <w:r w:rsidRPr="0098594C">
        <w:t>(1): p. 7574.</w:t>
      </w:r>
    </w:p>
    <w:p w14:paraId="3E20C337" w14:textId="77777777" w:rsidR="0098594C" w:rsidRPr="0098594C" w:rsidRDefault="0098594C" w:rsidP="0098594C">
      <w:pPr>
        <w:pStyle w:val="EndNoteBibliography"/>
        <w:spacing w:after="0"/>
        <w:ind w:left="720" w:hanging="720"/>
      </w:pPr>
      <w:r w:rsidRPr="0098594C">
        <w:t>6.</w:t>
      </w:r>
      <w:r w:rsidRPr="0098594C">
        <w:tab/>
        <w:t xml:space="preserve">Szklarczyk, D., et al., </w:t>
      </w:r>
      <w:r w:rsidRPr="0098594C">
        <w:rPr>
          <w:i/>
        </w:rPr>
        <w:t>STRING v11: protein–protein association networks with increased coverage, supporting functional discovery in genome-wide experimental datasets.</w:t>
      </w:r>
      <w:r w:rsidRPr="0098594C">
        <w:t xml:space="preserve"> Nucleic acids research, 2019. </w:t>
      </w:r>
      <w:r w:rsidRPr="0098594C">
        <w:rPr>
          <w:b/>
        </w:rPr>
        <w:t>47</w:t>
      </w:r>
      <w:r w:rsidRPr="0098594C">
        <w:t>(D1): p. D607-D613.</w:t>
      </w:r>
    </w:p>
    <w:p w14:paraId="603F1E62" w14:textId="77777777" w:rsidR="0098594C" w:rsidRPr="0098594C" w:rsidRDefault="0098594C" w:rsidP="0098594C">
      <w:pPr>
        <w:pStyle w:val="EndNoteBibliography"/>
        <w:spacing w:after="0"/>
        <w:ind w:left="720" w:hanging="720"/>
      </w:pPr>
      <w:r w:rsidRPr="0098594C">
        <w:t>7.</w:t>
      </w:r>
      <w:r w:rsidRPr="0098594C">
        <w:tab/>
        <w:t xml:space="preserve">Pellegrini, M., et al., </w:t>
      </w:r>
      <w:r w:rsidRPr="0098594C">
        <w:rPr>
          <w:i/>
        </w:rPr>
        <w:t>Assigning protein functions by comparative genome analysis: protein phylogenetic profiles.</w:t>
      </w:r>
      <w:r w:rsidRPr="0098594C">
        <w:t xml:space="preserve"> Proceedings of the National Academy of Sciences, 1999. </w:t>
      </w:r>
      <w:r w:rsidRPr="0098594C">
        <w:rPr>
          <w:b/>
        </w:rPr>
        <w:t>96</w:t>
      </w:r>
      <w:r w:rsidRPr="0098594C">
        <w:t>(8): p. 4285-4288.</w:t>
      </w:r>
    </w:p>
    <w:p w14:paraId="1B424485" w14:textId="77777777" w:rsidR="0098594C" w:rsidRPr="0098594C" w:rsidRDefault="0098594C" w:rsidP="0098594C">
      <w:pPr>
        <w:pStyle w:val="EndNoteBibliography"/>
        <w:spacing w:after="0"/>
        <w:ind w:left="720" w:hanging="720"/>
      </w:pPr>
      <w:r w:rsidRPr="0098594C">
        <w:t>8.</w:t>
      </w:r>
      <w:r w:rsidRPr="0098594C">
        <w:tab/>
        <w:t xml:space="preserve">Zhu, X., Y. Xiong, and D. Kihara, </w:t>
      </w:r>
      <w:r w:rsidRPr="0098594C">
        <w:rPr>
          <w:i/>
        </w:rPr>
        <w:t>Large-scale binding ligand prediction by improved patch-based method Patch-Surfer2. 0.</w:t>
      </w:r>
      <w:r w:rsidRPr="0098594C">
        <w:t xml:space="preserve"> Bioinformatics, 2015. </w:t>
      </w:r>
      <w:r w:rsidRPr="0098594C">
        <w:rPr>
          <w:b/>
        </w:rPr>
        <w:t>31</w:t>
      </w:r>
      <w:r w:rsidRPr="0098594C">
        <w:t>(5): p. 707-713.</w:t>
      </w:r>
    </w:p>
    <w:p w14:paraId="61A4EAB0" w14:textId="77777777" w:rsidR="0098594C" w:rsidRPr="0098594C" w:rsidRDefault="0098594C" w:rsidP="0098594C">
      <w:pPr>
        <w:pStyle w:val="EndNoteBibliography"/>
        <w:spacing w:after="0"/>
        <w:ind w:left="720" w:hanging="720"/>
      </w:pPr>
      <w:r w:rsidRPr="0098594C">
        <w:t>9.</w:t>
      </w:r>
      <w:r w:rsidRPr="0098594C">
        <w:tab/>
        <w:t xml:space="preserve">Sippl, M.J., </w:t>
      </w:r>
      <w:r w:rsidRPr="0098594C">
        <w:rPr>
          <w:i/>
        </w:rPr>
        <w:t>Boltzmann's principle, knowledge-based mean fields and protein folding. An approach to the computational determination of protein structures.</w:t>
      </w:r>
      <w:r w:rsidRPr="0098594C">
        <w:t xml:space="preserve"> Journal of computer-aided molecular design, 1993. </w:t>
      </w:r>
      <w:r w:rsidRPr="0098594C">
        <w:rPr>
          <w:b/>
        </w:rPr>
        <w:t>7</w:t>
      </w:r>
      <w:r w:rsidRPr="0098594C">
        <w:t>: p. 473--501.</w:t>
      </w:r>
    </w:p>
    <w:p w14:paraId="078A8A08" w14:textId="77777777" w:rsidR="0098594C" w:rsidRPr="0098594C" w:rsidRDefault="0098594C" w:rsidP="0098594C">
      <w:pPr>
        <w:pStyle w:val="EndNoteBibliography"/>
        <w:spacing w:after="0"/>
        <w:ind w:left="720" w:hanging="720"/>
      </w:pPr>
      <w:r w:rsidRPr="0098594C">
        <w:t>10.</w:t>
      </w:r>
      <w:r w:rsidRPr="0098594C">
        <w:tab/>
        <w:t xml:space="preserve">Mirzaie, M. and M. Sadeghi, </w:t>
      </w:r>
      <w:r w:rsidRPr="0098594C">
        <w:rPr>
          <w:i/>
        </w:rPr>
        <w:t>Knowledge-based potentials in protein fold recognition.</w:t>
      </w:r>
      <w:r w:rsidRPr="0098594C">
        <w:t xml:space="preserve"> Archives of Advances in Biosciences, 2010. </w:t>
      </w:r>
      <w:r w:rsidRPr="0098594C">
        <w:rPr>
          <w:b/>
        </w:rPr>
        <w:t>1</w:t>
      </w:r>
      <w:r w:rsidRPr="0098594C">
        <w:t>(4).</w:t>
      </w:r>
    </w:p>
    <w:p w14:paraId="08960D4E" w14:textId="77777777" w:rsidR="0098594C" w:rsidRPr="0098594C" w:rsidRDefault="0098594C" w:rsidP="0098594C">
      <w:pPr>
        <w:pStyle w:val="EndNoteBibliography"/>
        <w:spacing w:after="0"/>
        <w:ind w:left="720" w:hanging="720"/>
      </w:pPr>
      <w:r w:rsidRPr="0098594C">
        <w:t>11.</w:t>
      </w:r>
      <w:r w:rsidRPr="0098594C">
        <w:tab/>
        <w:t xml:space="preserve">Mirzaie, M. and M. Sadeghi, </w:t>
      </w:r>
      <w:r w:rsidRPr="0098594C">
        <w:rPr>
          <w:i/>
        </w:rPr>
        <w:t>Delaunay‐based nonlocal interactions are sufficient and accurate in protein fold recognition.</w:t>
      </w:r>
      <w:r w:rsidRPr="0098594C">
        <w:t xml:space="preserve"> Proteins: Structure, Function, and Bioinformatics, 2014. </w:t>
      </w:r>
      <w:r w:rsidRPr="0098594C">
        <w:rPr>
          <w:b/>
        </w:rPr>
        <w:t>82</w:t>
      </w:r>
      <w:r w:rsidRPr="0098594C">
        <w:t>(3): p. 415-423.</w:t>
      </w:r>
    </w:p>
    <w:p w14:paraId="48403EF6" w14:textId="77777777" w:rsidR="0098594C" w:rsidRPr="0098594C" w:rsidRDefault="0098594C" w:rsidP="0098594C">
      <w:pPr>
        <w:pStyle w:val="EndNoteBibliography"/>
        <w:spacing w:after="0"/>
        <w:ind w:left="720" w:hanging="720"/>
      </w:pPr>
      <w:r w:rsidRPr="0098594C">
        <w:t>12.</w:t>
      </w:r>
      <w:r w:rsidRPr="0098594C">
        <w:tab/>
        <w:t xml:space="preserve">Melo, F., R. Snchez, and A. Sali, </w:t>
      </w:r>
      <w:r w:rsidRPr="0098594C">
        <w:rPr>
          <w:i/>
        </w:rPr>
        <w:t>Statistical potentials for fold assessment.</w:t>
      </w:r>
      <w:r w:rsidRPr="0098594C">
        <w:t xml:space="preserve"> Protein science, 2002. </w:t>
      </w:r>
      <w:r w:rsidRPr="0098594C">
        <w:rPr>
          <w:b/>
        </w:rPr>
        <w:t>11</w:t>
      </w:r>
      <w:r w:rsidRPr="0098594C">
        <w:t>(2): p. 430--448.</w:t>
      </w:r>
    </w:p>
    <w:p w14:paraId="6EDC024C" w14:textId="77777777" w:rsidR="0098594C" w:rsidRPr="0098594C" w:rsidRDefault="0098594C" w:rsidP="0098594C">
      <w:pPr>
        <w:pStyle w:val="EndNoteBibliography"/>
        <w:spacing w:after="0"/>
        <w:ind w:left="720" w:hanging="720"/>
      </w:pPr>
      <w:r w:rsidRPr="0098594C">
        <w:t>13.</w:t>
      </w:r>
      <w:r w:rsidRPr="0098594C">
        <w:tab/>
        <w:t xml:space="preserve">Dosztanyi, Z., et al., </w:t>
      </w:r>
      <w:r w:rsidRPr="0098594C">
        <w:rPr>
          <w:i/>
        </w:rPr>
        <w:t>The pairwise energy content estimated from amino acid composition discriminates between folded and intrinsically unstructured proteins.</w:t>
      </w:r>
      <w:r w:rsidRPr="0098594C">
        <w:t xml:space="preserve"> Journal of molecular biology, 2005. </w:t>
      </w:r>
      <w:r w:rsidRPr="0098594C">
        <w:rPr>
          <w:b/>
        </w:rPr>
        <w:t>347</w:t>
      </w:r>
      <w:r w:rsidRPr="0098594C">
        <w:t>(4): p. 827--839.</w:t>
      </w:r>
    </w:p>
    <w:p w14:paraId="2696C534" w14:textId="77777777" w:rsidR="0098594C" w:rsidRPr="0098594C" w:rsidRDefault="0098594C" w:rsidP="0098594C">
      <w:pPr>
        <w:pStyle w:val="EndNoteBibliography"/>
        <w:spacing w:after="0"/>
        <w:ind w:left="720" w:hanging="720"/>
      </w:pPr>
      <w:r w:rsidRPr="0098594C">
        <w:t>14.</w:t>
      </w:r>
      <w:r w:rsidRPr="0098594C">
        <w:tab/>
        <w:t xml:space="preserve">Sillitoe, I., et al., </w:t>
      </w:r>
      <w:r w:rsidRPr="0098594C">
        <w:rPr>
          <w:i/>
        </w:rPr>
        <w:t>CATH: increased structural coverage of functional space.</w:t>
      </w:r>
      <w:r w:rsidRPr="0098594C">
        <w:t xml:space="preserve"> Nucleic acids research, 2021. </w:t>
      </w:r>
      <w:r w:rsidRPr="0098594C">
        <w:rPr>
          <w:b/>
        </w:rPr>
        <w:t>49</w:t>
      </w:r>
      <w:r w:rsidRPr="0098594C">
        <w:t>(D1): p. D266-D273.</w:t>
      </w:r>
    </w:p>
    <w:p w14:paraId="13FE1038" w14:textId="77777777" w:rsidR="0098594C" w:rsidRPr="0098594C" w:rsidRDefault="0098594C" w:rsidP="0098594C">
      <w:pPr>
        <w:pStyle w:val="EndNoteBibliography"/>
        <w:spacing w:after="0"/>
        <w:ind w:left="720" w:hanging="720"/>
      </w:pPr>
      <w:r w:rsidRPr="0098594C">
        <w:t>15.</w:t>
      </w:r>
      <w:r w:rsidRPr="0098594C">
        <w:tab/>
        <w:t xml:space="preserve">Lo Conte, L., et al., </w:t>
      </w:r>
      <w:r w:rsidRPr="0098594C">
        <w:rPr>
          <w:i/>
        </w:rPr>
        <w:t>SCOP: a structural classification of proteins database.</w:t>
      </w:r>
      <w:r w:rsidRPr="0098594C">
        <w:t xml:space="preserve"> Nucleic acids research, 2000. </w:t>
      </w:r>
      <w:r w:rsidRPr="0098594C">
        <w:rPr>
          <w:b/>
        </w:rPr>
        <w:t>28</w:t>
      </w:r>
      <w:r w:rsidRPr="0098594C">
        <w:t>(1): p. 257-259.</w:t>
      </w:r>
    </w:p>
    <w:p w14:paraId="3F25E4D9" w14:textId="77777777" w:rsidR="0098594C" w:rsidRPr="0098594C" w:rsidRDefault="0098594C" w:rsidP="0098594C">
      <w:pPr>
        <w:pStyle w:val="EndNoteBibliography"/>
        <w:spacing w:after="0"/>
        <w:ind w:left="720" w:hanging="720"/>
      </w:pPr>
      <w:r w:rsidRPr="0098594C">
        <w:t>16.</w:t>
      </w:r>
      <w:r w:rsidRPr="0098594C">
        <w:tab/>
        <w:t xml:space="preserve">Fox, N.K., S.E. Brenner, and J.-M. Chandonia, </w:t>
      </w:r>
      <w:r w:rsidRPr="0098594C">
        <w:rPr>
          <w:i/>
        </w:rPr>
        <w:t>SCOPe: Structural Classification of Proteins—extended, integrating SCOP and ASTRAL data and classification of new structures.</w:t>
      </w:r>
      <w:r w:rsidRPr="0098594C">
        <w:t xml:space="preserve"> Nucleic acids research, 2014. </w:t>
      </w:r>
      <w:r w:rsidRPr="0098594C">
        <w:rPr>
          <w:b/>
        </w:rPr>
        <w:t>42</w:t>
      </w:r>
      <w:r w:rsidRPr="0098594C">
        <w:t>(D1): p. D304-D309.</w:t>
      </w:r>
    </w:p>
    <w:p w14:paraId="56412DE5" w14:textId="77777777" w:rsidR="0098594C" w:rsidRPr="0098594C" w:rsidRDefault="0098594C" w:rsidP="0098594C">
      <w:pPr>
        <w:pStyle w:val="EndNoteBibliography"/>
        <w:spacing w:after="0"/>
        <w:ind w:left="720" w:hanging="720"/>
      </w:pPr>
      <w:r w:rsidRPr="0098594C">
        <w:t>17.</w:t>
      </w:r>
      <w:r w:rsidRPr="0098594C">
        <w:tab/>
        <w:t xml:space="preserve">Zhang, Y. and J. Skolnick, </w:t>
      </w:r>
      <w:r w:rsidRPr="0098594C">
        <w:rPr>
          <w:i/>
        </w:rPr>
        <w:t>Scoring function for automated assessment of protein structure template quality.</w:t>
      </w:r>
      <w:r w:rsidRPr="0098594C">
        <w:t xml:space="preserve"> Proteins: Structure, Function, and Bioinformatics, 2004. </w:t>
      </w:r>
      <w:r w:rsidRPr="0098594C">
        <w:rPr>
          <w:b/>
        </w:rPr>
        <w:t>57</w:t>
      </w:r>
      <w:r w:rsidRPr="0098594C">
        <w:t>(4): p. 702--710.</w:t>
      </w:r>
    </w:p>
    <w:p w14:paraId="6C73A60B" w14:textId="77777777" w:rsidR="0098594C" w:rsidRPr="0098594C" w:rsidRDefault="0098594C" w:rsidP="0098594C">
      <w:pPr>
        <w:pStyle w:val="EndNoteBibliography"/>
        <w:spacing w:after="0"/>
        <w:ind w:left="720" w:hanging="720"/>
      </w:pPr>
      <w:r w:rsidRPr="0098594C">
        <w:t>18.</w:t>
      </w:r>
      <w:r w:rsidRPr="0098594C">
        <w:tab/>
        <w:t xml:space="preserve">Maiorov, V.N. and G.M. Crippen, </w:t>
      </w:r>
      <w:r w:rsidRPr="0098594C">
        <w:rPr>
          <w:i/>
        </w:rPr>
        <w:t>Significance of root-mean-square deviation in comparing three-dimensional structures of globular proteins.</w:t>
      </w:r>
      <w:r w:rsidRPr="0098594C">
        <w:t xml:space="preserve"> Journal of molecular biology, 1994. </w:t>
      </w:r>
      <w:r w:rsidRPr="0098594C">
        <w:rPr>
          <w:b/>
        </w:rPr>
        <w:t>235</w:t>
      </w:r>
      <w:r w:rsidRPr="0098594C">
        <w:t>(2): p. 625--634.</w:t>
      </w:r>
    </w:p>
    <w:p w14:paraId="7AC5A3F8" w14:textId="77777777" w:rsidR="0098594C" w:rsidRPr="0098594C" w:rsidRDefault="0098594C" w:rsidP="0098594C">
      <w:pPr>
        <w:pStyle w:val="EndNoteBibliography"/>
        <w:spacing w:after="0"/>
        <w:ind w:left="720" w:hanging="720"/>
      </w:pPr>
      <w:r w:rsidRPr="0098594C">
        <w:t>19.</w:t>
      </w:r>
      <w:r w:rsidRPr="0098594C">
        <w:tab/>
        <w:t xml:space="preserve">Malod-Dognin, N. and N. Pržulj, </w:t>
      </w:r>
      <w:r w:rsidRPr="0098594C">
        <w:rPr>
          <w:i/>
        </w:rPr>
        <w:t>GR-Align: fast and flexible alignment of protein 3D structures using graphlet degree similarity.</w:t>
      </w:r>
      <w:r w:rsidRPr="0098594C">
        <w:t xml:space="preserve"> Bioinformatics, 2014. </w:t>
      </w:r>
      <w:r w:rsidRPr="0098594C">
        <w:rPr>
          <w:b/>
        </w:rPr>
        <w:t>30</w:t>
      </w:r>
      <w:r w:rsidRPr="0098594C">
        <w:t>(9): p. 1259-1265.</w:t>
      </w:r>
    </w:p>
    <w:p w14:paraId="101734E5" w14:textId="77777777" w:rsidR="0098594C" w:rsidRPr="0098594C" w:rsidRDefault="0098594C" w:rsidP="0098594C">
      <w:pPr>
        <w:pStyle w:val="EndNoteBibliography"/>
        <w:spacing w:after="0"/>
        <w:ind w:left="720" w:hanging="720"/>
      </w:pPr>
      <w:r w:rsidRPr="0098594C">
        <w:t>20.</w:t>
      </w:r>
      <w:r w:rsidRPr="0098594C">
        <w:tab/>
        <w:t xml:space="preserve">Tian, K., et al., </w:t>
      </w:r>
      <w:r w:rsidRPr="0098594C">
        <w:rPr>
          <w:i/>
        </w:rPr>
        <w:t>Comparing protein structures and inferring functions with a novel three-dimensional Yau–Hausdorff method.</w:t>
      </w:r>
      <w:r w:rsidRPr="0098594C">
        <w:t xml:space="preserve"> Journal of Biomolecular Structure and Dynamics, 2018.</w:t>
      </w:r>
    </w:p>
    <w:p w14:paraId="3333732B" w14:textId="77777777" w:rsidR="0098594C" w:rsidRPr="0098594C" w:rsidRDefault="0098594C" w:rsidP="0098594C">
      <w:pPr>
        <w:pStyle w:val="EndNoteBibliography"/>
        <w:spacing w:after="0"/>
        <w:ind w:left="720" w:hanging="720"/>
      </w:pPr>
      <w:r w:rsidRPr="0098594C">
        <w:t>21.</w:t>
      </w:r>
      <w:r w:rsidRPr="0098594C">
        <w:tab/>
        <w:t xml:space="preserve">Lundin, D., et al., </w:t>
      </w:r>
      <w:r w:rsidRPr="0098594C">
        <w:rPr>
          <w:i/>
        </w:rPr>
        <w:t>Use of structural phylogenetic networks for classification of the ferritin-like superfamily.</w:t>
      </w:r>
      <w:r w:rsidRPr="0098594C">
        <w:t xml:space="preserve"> Journal of Biological Chemistry, 2012. </w:t>
      </w:r>
      <w:r w:rsidRPr="0098594C">
        <w:rPr>
          <w:b/>
        </w:rPr>
        <w:t>287</w:t>
      </w:r>
      <w:r w:rsidRPr="0098594C">
        <w:t>(24): p. 20565--20575.</w:t>
      </w:r>
    </w:p>
    <w:p w14:paraId="463C5C54" w14:textId="77777777" w:rsidR="0098594C" w:rsidRPr="0098594C" w:rsidRDefault="0098594C" w:rsidP="0098594C">
      <w:pPr>
        <w:pStyle w:val="EndNoteBibliography"/>
        <w:spacing w:after="0"/>
        <w:ind w:left="720" w:hanging="720"/>
      </w:pPr>
      <w:r w:rsidRPr="0098594C">
        <w:t>22.</w:t>
      </w:r>
      <w:r w:rsidRPr="0098594C">
        <w:tab/>
        <w:t xml:space="preserve">Gowthaman, R., et al., </w:t>
      </w:r>
      <w:r w:rsidRPr="0098594C">
        <w:rPr>
          <w:i/>
        </w:rPr>
        <w:t>CoV3D: a database of high resolution coronavirus protein structures.</w:t>
      </w:r>
      <w:r w:rsidRPr="0098594C">
        <w:t xml:space="preserve"> Nucleic acids research, 2021. </w:t>
      </w:r>
      <w:r w:rsidRPr="0098594C">
        <w:rPr>
          <w:b/>
        </w:rPr>
        <w:t>49</w:t>
      </w:r>
      <w:r w:rsidRPr="0098594C">
        <w:t>(D1): p. D282-D287.</w:t>
      </w:r>
    </w:p>
    <w:p w14:paraId="1962F5F9" w14:textId="77777777" w:rsidR="0098594C" w:rsidRPr="0098594C" w:rsidRDefault="0098594C" w:rsidP="0098594C">
      <w:pPr>
        <w:pStyle w:val="EndNoteBibliography"/>
        <w:spacing w:after="0"/>
        <w:ind w:left="720" w:hanging="720"/>
      </w:pPr>
      <w:r w:rsidRPr="0098594C">
        <w:lastRenderedPageBreak/>
        <w:t>23.</w:t>
      </w:r>
      <w:r w:rsidRPr="0098594C">
        <w:tab/>
        <w:t xml:space="preserve">van Heel, A.J., et al., </w:t>
      </w:r>
      <w:r w:rsidRPr="0098594C">
        <w:rPr>
          <w:i/>
        </w:rPr>
        <w:t>BAGEL3: automated identification of genes encoding bacteriocins and (non-)bactericidal posttranslationally modified peptides.</w:t>
      </w:r>
      <w:r w:rsidRPr="0098594C">
        <w:t xml:space="preserve"> Nucleic Acids Research, 2013. </w:t>
      </w:r>
      <w:r w:rsidRPr="0098594C">
        <w:rPr>
          <w:b/>
        </w:rPr>
        <w:t>41</w:t>
      </w:r>
      <w:r w:rsidRPr="0098594C">
        <w:t>(W1): p. W448-W453.</w:t>
      </w:r>
    </w:p>
    <w:p w14:paraId="5C9F0BB0" w14:textId="77777777" w:rsidR="0098594C" w:rsidRPr="0098594C" w:rsidRDefault="0098594C" w:rsidP="0098594C">
      <w:pPr>
        <w:pStyle w:val="EndNoteBibliography"/>
        <w:spacing w:after="0"/>
        <w:ind w:left="720" w:hanging="720"/>
      </w:pPr>
      <w:r w:rsidRPr="0098594C">
        <w:t>24.</w:t>
      </w:r>
      <w:r w:rsidRPr="0098594C">
        <w:tab/>
        <w:t xml:space="preserve">Cheng, F., I.A. Kovács, and A.-L. Barabási, </w:t>
      </w:r>
      <w:r w:rsidRPr="0098594C">
        <w:rPr>
          <w:i/>
        </w:rPr>
        <w:t>Network-based prediction of drug combinations.</w:t>
      </w:r>
      <w:r w:rsidRPr="0098594C">
        <w:t xml:space="preserve"> Nature communications, 2019. </w:t>
      </w:r>
      <w:r w:rsidRPr="0098594C">
        <w:rPr>
          <w:b/>
        </w:rPr>
        <w:t>10</w:t>
      </w:r>
      <w:r w:rsidRPr="0098594C">
        <w:t>(1): p. 1197.</w:t>
      </w:r>
    </w:p>
    <w:p w14:paraId="289EE543" w14:textId="77777777" w:rsidR="0098594C" w:rsidRPr="0098594C" w:rsidRDefault="0098594C" w:rsidP="0098594C">
      <w:pPr>
        <w:pStyle w:val="EndNoteBibliography"/>
        <w:spacing w:after="0"/>
        <w:ind w:left="720" w:hanging="720"/>
      </w:pPr>
      <w:r w:rsidRPr="0098594C">
        <w:t>25.</w:t>
      </w:r>
      <w:r w:rsidRPr="0098594C">
        <w:tab/>
        <w:t xml:space="preserve">Fox, N.K., S.E. Brenner, and J.-M. Chandonia, </w:t>
      </w:r>
      <w:r w:rsidRPr="0098594C">
        <w:rPr>
          <w:i/>
        </w:rPr>
        <w:t>SCOPe: Structural Classification of Proteins—extended, integrating SCOP and ASTRAL data and classification of new structures.</w:t>
      </w:r>
      <w:r w:rsidRPr="0098594C">
        <w:t xml:space="preserve"> Nucleic acids research, 2014. </w:t>
      </w:r>
      <w:r w:rsidRPr="0098594C">
        <w:rPr>
          <w:b/>
        </w:rPr>
        <w:t>42</w:t>
      </w:r>
      <w:r w:rsidRPr="0098594C">
        <w:t>(D1): p. D304--D309.</w:t>
      </w:r>
    </w:p>
    <w:p w14:paraId="510E9752" w14:textId="77777777" w:rsidR="0098594C" w:rsidRPr="0098594C" w:rsidRDefault="0098594C" w:rsidP="0098594C">
      <w:pPr>
        <w:pStyle w:val="EndNoteBibliography"/>
        <w:spacing w:after="0"/>
        <w:ind w:left="720" w:hanging="720"/>
      </w:pPr>
      <w:r w:rsidRPr="0098594C">
        <w:t>26.</w:t>
      </w:r>
      <w:r w:rsidRPr="0098594C">
        <w:tab/>
        <w:t xml:space="preserve">Abrusán, G. and J.A. Marsh, </w:t>
      </w:r>
      <w:r w:rsidRPr="0098594C">
        <w:rPr>
          <w:i/>
        </w:rPr>
        <w:t>Alpha helices are more robust to mutations than beta strands.</w:t>
      </w:r>
      <w:r w:rsidRPr="0098594C">
        <w:t xml:space="preserve"> PLoS computational biology, 2016. </w:t>
      </w:r>
      <w:r w:rsidRPr="0098594C">
        <w:rPr>
          <w:b/>
        </w:rPr>
        <w:t>12</w:t>
      </w:r>
      <w:r w:rsidRPr="0098594C">
        <w:t>(12): p. e1005242.</w:t>
      </w:r>
    </w:p>
    <w:p w14:paraId="3FFD4968" w14:textId="77777777" w:rsidR="0098594C" w:rsidRPr="0098594C" w:rsidRDefault="0098594C" w:rsidP="0098594C">
      <w:pPr>
        <w:pStyle w:val="EndNoteBibliography"/>
        <w:spacing w:after="0"/>
        <w:ind w:left="720" w:hanging="720"/>
      </w:pPr>
      <w:r w:rsidRPr="0098594C">
        <w:t>27.</w:t>
      </w:r>
      <w:r w:rsidRPr="0098594C">
        <w:tab/>
        <w:t xml:space="preserve">Wintjens, R.T., M.J. Rooman, and S.J. Wodak, </w:t>
      </w:r>
      <w:r w:rsidRPr="0098594C">
        <w:rPr>
          <w:i/>
        </w:rPr>
        <w:t>Automatic classification and analysis of αα-turn motifs in proteins.</w:t>
      </w:r>
      <w:r w:rsidRPr="0098594C">
        <w:t xml:space="preserve"> Journal of molecular biology, 1996. </w:t>
      </w:r>
      <w:r w:rsidRPr="0098594C">
        <w:rPr>
          <w:b/>
        </w:rPr>
        <w:t>255</w:t>
      </w:r>
      <w:r w:rsidRPr="0098594C">
        <w:t>(1): p. 235-253.</w:t>
      </w:r>
    </w:p>
    <w:p w14:paraId="5FA255D9" w14:textId="77777777" w:rsidR="0098594C" w:rsidRPr="0098594C" w:rsidRDefault="0098594C" w:rsidP="0098594C">
      <w:pPr>
        <w:pStyle w:val="EndNoteBibliography"/>
        <w:spacing w:after="0"/>
        <w:ind w:left="720" w:hanging="720"/>
      </w:pPr>
      <w:r w:rsidRPr="0098594C">
        <w:t>28.</w:t>
      </w:r>
      <w:r w:rsidRPr="0098594C">
        <w:tab/>
        <w:t xml:space="preserve">Zhang, Y. and J. Skolnick, </w:t>
      </w:r>
      <w:r w:rsidRPr="0098594C">
        <w:rPr>
          <w:i/>
        </w:rPr>
        <w:t>TM-align: a protein structure alignment algorithm based on the TM-score.</w:t>
      </w:r>
      <w:r w:rsidRPr="0098594C">
        <w:t xml:space="preserve"> Nucleic acids research, 2005. </w:t>
      </w:r>
      <w:r w:rsidRPr="0098594C">
        <w:rPr>
          <w:b/>
        </w:rPr>
        <w:t>33</w:t>
      </w:r>
      <w:r w:rsidRPr="0098594C">
        <w:t>(7): p. 2302-2309.</w:t>
      </w:r>
    </w:p>
    <w:p w14:paraId="1C290E04" w14:textId="77777777" w:rsidR="0098594C" w:rsidRPr="0098594C" w:rsidRDefault="0098594C" w:rsidP="0098594C">
      <w:pPr>
        <w:pStyle w:val="EndNoteBibliography"/>
        <w:spacing w:after="0"/>
        <w:ind w:left="720" w:hanging="720"/>
      </w:pPr>
      <w:r w:rsidRPr="0098594C">
        <w:t>29.</w:t>
      </w:r>
      <w:r w:rsidRPr="0098594C">
        <w:tab/>
        <w:t xml:space="preserve">Malik, A.J., A.M. Poole, and J.R. Allison, </w:t>
      </w:r>
      <w:r w:rsidRPr="0098594C">
        <w:rPr>
          <w:i/>
        </w:rPr>
        <w:t>Structural phylogenetics with confidence.</w:t>
      </w:r>
      <w:r w:rsidRPr="0098594C">
        <w:t xml:space="preserve"> Molecular Biology and Evolution, 2020. </w:t>
      </w:r>
      <w:r w:rsidRPr="0098594C">
        <w:rPr>
          <w:b/>
        </w:rPr>
        <w:t>37</w:t>
      </w:r>
      <w:r w:rsidRPr="0098594C">
        <w:t>(9): p. 2711--2726.</w:t>
      </w:r>
    </w:p>
    <w:p w14:paraId="669E9D1F" w14:textId="77777777" w:rsidR="0098594C" w:rsidRPr="0098594C" w:rsidRDefault="0098594C" w:rsidP="0098594C">
      <w:pPr>
        <w:pStyle w:val="EndNoteBibliography"/>
        <w:spacing w:after="0"/>
        <w:ind w:left="720" w:hanging="720"/>
      </w:pPr>
      <w:r w:rsidRPr="0098594C">
        <w:t>30.</w:t>
      </w:r>
      <w:r w:rsidRPr="0098594C">
        <w:tab/>
        <w:t xml:space="preserve">Gascuel, O., </w:t>
      </w:r>
      <w:r w:rsidRPr="0098594C">
        <w:rPr>
          <w:i/>
        </w:rPr>
        <w:t>BIONJ: an improved version of the NJ algorithm based on a simple model of sequence data.</w:t>
      </w:r>
      <w:r w:rsidRPr="0098594C">
        <w:t xml:space="preserve"> Molecular biology and evolution, 1997. </w:t>
      </w:r>
      <w:r w:rsidRPr="0098594C">
        <w:rPr>
          <w:b/>
        </w:rPr>
        <w:t>14</w:t>
      </w:r>
      <w:r w:rsidRPr="0098594C">
        <w:t>(7): p. 685--695.</w:t>
      </w:r>
    </w:p>
    <w:p w14:paraId="5D4FCA39" w14:textId="77777777" w:rsidR="0098594C" w:rsidRPr="0098594C" w:rsidRDefault="0098594C" w:rsidP="0098594C">
      <w:pPr>
        <w:pStyle w:val="EndNoteBibliography"/>
        <w:spacing w:after="0"/>
        <w:ind w:left="720" w:hanging="720"/>
      </w:pPr>
      <w:r w:rsidRPr="0098594C">
        <w:t>31.</w:t>
      </w:r>
      <w:r w:rsidRPr="0098594C">
        <w:tab/>
        <w:t xml:space="preserve">Andersson, C.S. and M. Högbom, </w:t>
      </w:r>
      <w:r w:rsidRPr="0098594C">
        <w:rPr>
          <w:i/>
        </w:rPr>
        <w:t>A Mycobacterium tuberculosis ligand-binding Mn/Fe protein reveals a new cofactor in a remodeled R2-protein scaffold.</w:t>
      </w:r>
      <w:r w:rsidRPr="0098594C">
        <w:t xml:space="preserve"> Proceedings of the National Academy of Sciences, 2009. </w:t>
      </w:r>
      <w:r w:rsidRPr="0098594C">
        <w:rPr>
          <w:b/>
        </w:rPr>
        <w:t>106</w:t>
      </w:r>
      <w:r w:rsidRPr="0098594C">
        <w:t>(14): p. 5633-5638.</w:t>
      </w:r>
    </w:p>
    <w:p w14:paraId="5B6261BC" w14:textId="77777777" w:rsidR="0098594C" w:rsidRPr="0098594C" w:rsidRDefault="0098594C" w:rsidP="0098594C">
      <w:pPr>
        <w:pStyle w:val="EndNoteBibliography"/>
        <w:spacing w:after="0"/>
        <w:ind w:left="720" w:hanging="720"/>
      </w:pPr>
      <w:r w:rsidRPr="0098594C">
        <w:t>32.</w:t>
      </w:r>
      <w:r w:rsidRPr="0098594C">
        <w:tab/>
        <w:t xml:space="preserve">Högbom, M., </w:t>
      </w:r>
      <w:r w:rsidRPr="0098594C">
        <w:rPr>
          <w:i/>
        </w:rPr>
        <w:t>Metal use in ribonucleotide reductase R2, di-iron, di-manganese and heterodinuclear—an intricate bioinorganic workaround to use different metals for the same reaction.</w:t>
      </w:r>
      <w:r w:rsidRPr="0098594C">
        <w:t xml:space="preserve"> Metallomics, 2011. </w:t>
      </w:r>
      <w:r w:rsidRPr="0098594C">
        <w:rPr>
          <w:b/>
        </w:rPr>
        <w:t>3</w:t>
      </w:r>
      <w:r w:rsidRPr="0098594C">
        <w:t>(2): p. 110-120.</w:t>
      </w:r>
    </w:p>
    <w:p w14:paraId="58FAB235" w14:textId="77777777" w:rsidR="0098594C" w:rsidRPr="0098594C" w:rsidRDefault="0098594C" w:rsidP="0098594C">
      <w:pPr>
        <w:pStyle w:val="EndNoteBibliography"/>
        <w:spacing w:after="0"/>
        <w:ind w:left="720" w:hanging="720"/>
      </w:pPr>
      <w:r w:rsidRPr="0098594C">
        <w:t>33.</w:t>
      </w:r>
      <w:r w:rsidRPr="0098594C">
        <w:tab/>
        <w:t xml:space="preserve">Dyer, D.H., et al., </w:t>
      </w:r>
      <w:r w:rsidRPr="0098594C">
        <w:rPr>
          <w:i/>
        </w:rPr>
        <w:t>X‐ray structure of putative acyl‐ACP desaturase DesA2 from Mycobacterium tuberculosis H37Rv.</w:t>
      </w:r>
      <w:r w:rsidRPr="0098594C">
        <w:t xml:space="preserve"> Protein science, 2005. </w:t>
      </w:r>
      <w:r w:rsidRPr="0098594C">
        <w:rPr>
          <w:b/>
        </w:rPr>
        <w:t>14</w:t>
      </w:r>
      <w:r w:rsidRPr="0098594C">
        <w:t>(6): p. 1508-1517.</w:t>
      </w:r>
    </w:p>
    <w:p w14:paraId="2A309C45" w14:textId="77777777" w:rsidR="0098594C" w:rsidRPr="0098594C" w:rsidRDefault="0098594C" w:rsidP="0098594C">
      <w:pPr>
        <w:pStyle w:val="EndNoteBibliography"/>
        <w:spacing w:after="0"/>
        <w:ind w:left="720" w:hanging="720"/>
      </w:pPr>
      <w:r w:rsidRPr="0098594C">
        <w:t>34.</w:t>
      </w:r>
      <w:r w:rsidRPr="0098594C">
        <w:tab/>
        <w:t xml:space="preserve">Leahy, J.G., P.J. Batchelor, and S.M. Morcomb, </w:t>
      </w:r>
      <w:r w:rsidRPr="0098594C">
        <w:rPr>
          <w:i/>
        </w:rPr>
        <w:t>Evolution of the soluble diiron monooxygenases.</w:t>
      </w:r>
      <w:r w:rsidRPr="0098594C">
        <w:t xml:space="preserve"> FEMS microbiology reviews, 2003. </w:t>
      </w:r>
      <w:r w:rsidRPr="0098594C">
        <w:rPr>
          <w:b/>
        </w:rPr>
        <w:t>27</w:t>
      </w:r>
      <w:r w:rsidRPr="0098594C">
        <w:t>(4): p. 449-479.</w:t>
      </w:r>
    </w:p>
    <w:p w14:paraId="46E53210" w14:textId="77777777" w:rsidR="0098594C" w:rsidRPr="0098594C" w:rsidRDefault="0098594C" w:rsidP="0098594C">
      <w:pPr>
        <w:pStyle w:val="EndNoteBibliography"/>
        <w:ind w:left="720" w:hanging="720"/>
      </w:pPr>
      <w:r w:rsidRPr="0098594C">
        <w:t>35.</w:t>
      </w:r>
      <w:r w:rsidRPr="0098594C">
        <w:tab/>
        <w:t xml:space="preserve">Merkx, M., et al., </w:t>
      </w:r>
      <w:r w:rsidRPr="0098594C">
        <w:rPr>
          <w:i/>
        </w:rPr>
        <w:t>Dioxygen activation and methane hydroxylation by soluble methane monooxygenase: a tale of two irons and three proteins.</w:t>
      </w:r>
      <w:r w:rsidRPr="0098594C">
        <w:t xml:space="preserve"> Angewandte Chemie International Edition, 2001. </w:t>
      </w:r>
      <w:r w:rsidRPr="0098594C">
        <w:rPr>
          <w:b/>
        </w:rPr>
        <w:t>40</w:t>
      </w:r>
      <w:r w:rsidRPr="0098594C">
        <w:t>(15): p. 2782-2807.</w:t>
      </w:r>
    </w:p>
    <w:p w14:paraId="43BD3540" w14:textId="25E7C109" w:rsidR="000C10E5" w:rsidRDefault="0070158F" w:rsidP="0098594C">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r w:rsidR="00374323">
        <w:rPr>
          <w:rFonts w:asciiTheme="majorBidi" w:hAnsiTheme="majorBidi" w:cstheme="majorBidi"/>
          <w:sz w:val="24"/>
          <w:szCs w:val="24"/>
        </w:rPr>
        <w:fldChar w:fldCharType="begin"/>
      </w:r>
      <w:r w:rsidR="00374323">
        <w:rPr>
          <w:rFonts w:asciiTheme="majorBidi" w:hAnsiTheme="majorBidi" w:cstheme="majorBidi"/>
          <w:sz w:val="24"/>
          <w:szCs w:val="24"/>
        </w:rPr>
        <w:instrText xml:space="preserve"> ADDIN </w:instrText>
      </w:r>
      <w:r w:rsidR="00374323">
        <w:rPr>
          <w:rFonts w:asciiTheme="majorBidi" w:hAnsiTheme="majorBidi" w:cstheme="majorBidi"/>
          <w:sz w:val="24"/>
          <w:szCs w:val="24"/>
        </w:rPr>
        <w:fldChar w:fldCharType="end"/>
      </w:r>
      <w:r w:rsidR="0004018F">
        <w:rPr>
          <w:rFonts w:asciiTheme="majorBidi" w:hAnsiTheme="majorBidi" w:cstheme="majorBidi"/>
          <w:sz w:val="24"/>
          <w:szCs w:val="24"/>
        </w:rPr>
        <w:fldChar w:fldCharType="begin"/>
      </w:r>
      <w:r w:rsidR="0004018F">
        <w:rPr>
          <w:rFonts w:asciiTheme="majorBidi" w:hAnsiTheme="majorBidi" w:cstheme="majorBidi"/>
          <w:sz w:val="24"/>
          <w:szCs w:val="24"/>
        </w:rPr>
        <w:instrText xml:space="preserve"> ADDIN </w:instrText>
      </w:r>
      <w:r w:rsidR="0004018F">
        <w:rPr>
          <w:rFonts w:asciiTheme="majorBidi" w:hAnsiTheme="majorBidi" w:cstheme="majorBidi"/>
          <w:sz w:val="24"/>
          <w:szCs w:val="24"/>
        </w:rPr>
        <w:fldChar w:fldCharType="end"/>
      </w:r>
      <w:r w:rsidR="00860EA4">
        <w:rPr>
          <w:rFonts w:asciiTheme="majorBidi" w:hAnsiTheme="majorBidi" w:cstheme="majorBidi"/>
          <w:sz w:val="24"/>
          <w:szCs w:val="24"/>
        </w:rPr>
        <w:fldChar w:fldCharType="begin"/>
      </w:r>
      <w:r w:rsidR="00860EA4">
        <w:rPr>
          <w:rFonts w:asciiTheme="majorBidi" w:hAnsiTheme="majorBidi" w:cstheme="majorBidi"/>
          <w:sz w:val="24"/>
          <w:szCs w:val="24"/>
        </w:rPr>
        <w:instrText xml:space="preserve"> ADDIN </w:instrText>
      </w:r>
      <w:r w:rsidR="00860EA4">
        <w:rPr>
          <w:rFonts w:asciiTheme="majorBidi" w:hAnsiTheme="majorBidi" w:cstheme="majorBidi"/>
          <w:sz w:val="24"/>
          <w:szCs w:val="24"/>
        </w:rPr>
        <w:fldChar w:fldCharType="end"/>
      </w:r>
    </w:p>
    <w:sectPr w:rsidR="000C10E5">
      <w:footerReference w:type="even" r:id="rId18"/>
      <w:foot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D41572" w14:textId="77777777" w:rsidR="00B672F3" w:rsidRDefault="00B672F3">
      <w:pPr>
        <w:spacing w:after="0" w:line="240" w:lineRule="auto"/>
      </w:pPr>
      <w:r>
        <w:separator/>
      </w:r>
    </w:p>
  </w:endnote>
  <w:endnote w:type="continuationSeparator" w:id="0">
    <w:p w14:paraId="77ED94DE" w14:textId="77777777" w:rsidR="00B672F3" w:rsidRDefault="00B67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9E5486" w:rsidRDefault="009E5486">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9E5486" w:rsidRDefault="009E5486">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66F5779D" w:rsidR="009E5486" w:rsidRDefault="009E5486">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ED5DDA">
      <w:rPr>
        <w:noProof/>
        <w:color w:val="000000"/>
      </w:rPr>
      <w:t>25</w:t>
    </w:r>
    <w:r>
      <w:rPr>
        <w:color w:val="000000"/>
      </w:rPr>
      <w:fldChar w:fldCharType="end"/>
    </w:r>
  </w:p>
  <w:p w14:paraId="21F3B741" w14:textId="77777777" w:rsidR="009E5486" w:rsidRDefault="009E5486">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95E7BD" w14:textId="77777777" w:rsidR="00B672F3" w:rsidRDefault="00B672F3">
      <w:pPr>
        <w:spacing w:after="0" w:line="240" w:lineRule="auto"/>
      </w:pPr>
      <w:r>
        <w:separator/>
      </w:r>
    </w:p>
  </w:footnote>
  <w:footnote w:type="continuationSeparator" w:id="0">
    <w:p w14:paraId="2BC715A1" w14:textId="77777777" w:rsidR="00B672F3" w:rsidRDefault="00B672F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i-FI"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06FDD"/>
    <w:rsid w:val="00012E73"/>
    <w:rsid w:val="0001546A"/>
    <w:rsid w:val="000156CE"/>
    <w:rsid w:val="000202A2"/>
    <w:rsid w:val="000210BC"/>
    <w:rsid w:val="000301A2"/>
    <w:rsid w:val="000340D6"/>
    <w:rsid w:val="00035AA8"/>
    <w:rsid w:val="0004018F"/>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012"/>
    <w:rsid w:val="001029EA"/>
    <w:rsid w:val="001042A4"/>
    <w:rsid w:val="001073FD"/>
    <w:rsid w:val="0011181A"/>
    <w:rsid w:val="001154CA"/>
    <w:rsid w:val="001156EA"/>
    <w:rsid w:val="00124476"/>
    <w:rsid w:val="0012637F"/>
    <w:rsid w:val="0012651F"/>
    <w:rsid w:val="00127159"/>
    <w:rsid w:val="00136CCE"/>
    <w:rsid w:val="001428B3"/>
    <w:rsid w:val="00143B34"/>
    <w:rsid w:val="00152B43"/>
    <w:rsid w:val="00154E06"/>
    <w:rsid w:val="00155BF3"/>
    <w:rsid w:val="0016186F"/>
    <w:rsid w:val="001724BD"/>
    <w:rsid w:val="00173819"/>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4CDD"/>
    <w:rsid w:val="001F5108"/>
    <w:rsid w:val="001F6332"/>
    <w:rsid w:val="001F674A"/>
    <w:rsid w:val="002046AD"/>
    <w:rsid w:val="00207048"/>
    <w:rsid w:val="00215A4C"/>
    <w:rsid w:val="00230D80"/>
    <w:rsid w:val="00230FF1"/>
    <w:rsid w:val="00231CEB"/>
    <w:rsid w:val="00233F26"/>
    <w:rsid w:val="0024205E"/>
    <w:rsid w:val="002421FD"/>
    <w:rsid w:val="00246AC7"/>
    <w:rsid w:val="002541AD"/>
    <w:rsid w:val="00254571"/>
    <w:rsid w:val="00257243"/>
    <w:rsid w:val="00257821"/>
    <w:rsid w:val="002617B2"/>
    <w:rsid w:val="00261BE4"/>
    <w:rsid w:val="00264AC0"/>
    <w:rsid w:val="0026583F"/>
    <w:rsid w:val="002707E5"/>
    <w:rsid w:val="0028166D"/>
    <w:rsid w:val="002909E4"/>
    <w:rsid w:val="00290E2A"/>
    <w:rsid w:val="00291209"/>
    <w:rsid w:val="002912C6"/>
    <w:rsid w:val="00291D83"/>
    <w:rsid w:val="002949AB"/>
    <w:rsid w:val="002959FD"/>
    <w:rsid w:val="002A6D2C"/>
    <w:rsid w:val="002B583A"/>
    <w:rsid w:val="002B5938"/>
    <w:rsid w:val="002B61C2"/>
    <w:rsid w:val="002B7A51"/>
    <w:rsid w:val="002C38F4"/>
    <w:rsid w:val="002C39BC"/>
    <w:rsid w:val="002C5569"/>
    <w:rsid w:val="002D5028"/>
    <w:rsid w:val="002D6D1E"/>
    <w:rsid w:val="002E386C"/>
    <w:rsid w:val="002E7E35"/>
    <w:rsid w:val="002F1844"/>
    <w:rsid w:val="002F3532"/>
    <w:rsid w:val="002F7ACD"/>
    <w:rsid w:val="00300DBE"/>
    <w:rsid w:val="00305AE0"/>
    <w:rsid w:val="00305D7E"/>
    <w:rsid w:val="003170B7"/>
    <w:rsid w:val="00320C7F"/>
    <w:rsid w:val="00321CAB"/>
    <w:rsid w:val="00321E06"/>
    <w:rsid w:val="0032278C"/>
    <w:rsid w:val="003247AB"/>
    <w:rsid w:val="00325376"/>
    <w:rsid w:val="00331D65"/>
    <w:rsid w:val="00344ED5"/>
    <w:rsid w:val="003521E3"/>
    <w:rsid w:val="003610DB"/>
    <w:rsid w:val="003670D5"/>
    <w:rsid w:val="00374323"/>
    <w:rsid w:val="003754EF"/>
    <w:rsid w:val="00383AF4"/>
    <w:rsid w:val="00390BE6"/>
    <w:rsid w:val="003A289D"/>
    <w:rsid w:val="003A59E9"/>
    <w:rsid w:val="003A5D6A"/>
    <w:rsid w:val="003A732E"/>
    <w:rsid w:val="003B1A97"/>
    <w:rsid w:val="003B415E"/>
    <w:rsid w:val="003B4742"/>
    <w:rsid w:val="003B64DB"/>
    <w:rsid w:val="003B6C1D"/>
    <w:rsid w:val="003B7431"/>
    <w:rsid w:val="003C2824"/>
    <w:rsid w:val="003C505F"/>
    <w:rsid w:val="003C6A35"/>
    <w:rsid w:val="003D3652"/>
    <w:rsid w:val="003D3C1D"/>
    <w:rsid w:val="003E42F0"/>
    <w:rsid w:val="003F2F4C"/>
    <w:rsid w:val="003F3275"/>
    <w:rsid w:val="003F65BB"/>
    <w:rsid w:val="00400074"/>
    <w:rsid w:val="0040387D"/>
    <w:rsid w:val="00411270"/>
    <w:rsid w:val="00423400"/>
    <w:rsid w:val="00425B3E"/>
    <w:rsid w:val="00432AF3"/>
    <w:rsid w:val="004424F5"/>
    <w:rsid w:val="004426E4"/>
    <w:rsid w:val="004434F9"/>
    <w:rsid w:val="00444E61"/>
    <w:rsid w:val="00453DCE"/>
    <w:rsid w:val="00465F86"/>
    <w:rsid w:val="00481E47"/>
    <w:rsid w:val="004864F6"/>
    <w:rsid w:val="00487AF4"/>
    <w:rsid w:val="004934DC"/>
    <w:rsid w:val="004A1157"/>
    <w:rsid w:val="004B5195"/>
    <w:rsid w:val="004B5962"/>
    <w:rsid w:val="004B6A7B"/>
    <w:rsid w:val="004C5C1A"/>
    <w:rsid w:val="004C79BD"/>
    <w:rsid w:val="004D17AF"/>
    <w:rsid w:val="004E06CD"/>
    <w:rsid w:val="004E43C5"/>
    <w:rsid w:val="004E608C"/>
    <w:rsid w:val="004F612D"/>
    <w:rsid w:val="00506045"/>
    <w:rsid w:val="00514254"/>
    <w:rsid w:val="0051516C"/>
    <w:rsid w:val="005169E4"/>
    <w:rsid w:val="005204AD"/>
    <w:rsid w:val="00520FE2"/>
    <w:rsid w:val="00521688"/>
    <w:rsid w:val="0053119D"/>
    <w:rsid w:val="00536E70"/>
    <w:rsid w:val="00541D8C"/>
    <w:rsid w:val="00542D24"/>
    <w:rsid w:val="00546636"/>
    <w:rsid w:val="00550DA3"/>
    <w:rsid w:val="00552478"/>
    <w:rsid w:val="00554F87"/>
    <w:rsid w:val="0055585A"/>
    <w:rsid w:val="00563CE9"/>
    <w:rsid w:val="00563EF2"/>
    <w:rsid w:val="00564232"/>
    <w:rsid w:val="0057211F"/>
    <w:rsid w:val="0057423F"/>
    <w:rsid w:val="005823F4"/>
    <w:rsid w:val="0059044A"/>
    <w:rsid w:val="0059168F"/>
    <w:rsid w:val="00591AF1"/>
    <w:rsid w:val="00594DC8"/>
    <w:rsid w:val="005963B6"/>
    <w:rsid w:val="005A2C49"/>
    <w:rsid w:val="005A678E"/>
    <w:rsid w:val="005B62B8"/>
    <w:rsid w:val="005C225B"/>
    <w:rsid w:val="005C26DB"/>
    <w:rsid w:val="005C35E2"/>
    <w:rsid w:val="005C65FB"/>
    <w:rsid w:val="005D0825"/>
    <w:rsid w:val="005D1A73"/>
    <w:rsid w:val="005D2C83"/>
    <w:rsid w:val="005E416E"/>
    <w:rsid w:val="005E5E5F"/>
    <w:rsid w:val="005E6CB8"/>
    <w:rsid w:val="005E74FD"/>
    <w:rsid w:val="005F0539"/>
    <w:rsid w:val="005F3387"/>
    <w:rsid w:val="00601CA7"/>
    <w:rsid w:val="00610F56"/>
    <w:rsid w:val="006145AB"/>
    <w:rsid w:val="00617D62"/>
    <w:rsid w:val="00621C6E"/>
    <w:rsid w:val="00630B2B"/>
    <w:rsid w:val="006311D1"/>
    <w:rsid w:val="00636B95"/>
    <w:rsid w:val="00636D9A"/>
    <w:rsid w:val="0063797F"/>
    <w:rsid w:val="006419EA"/>
    <w:rsid w:val="00644113"/>
    <w:rsid w:val="006534EC"/>
    <w:rsid w:val="0065558A"/>
    <w:rsid w:val="006563C8"/>
    <w:rsid w:val="00662809"/>
    <w:rsid w:val="00662D31"/>
    <w:rsid w:val="00666F9C"/>
    <w:rsid w:val="006679E1"/>
    <w:rsid w:val="00671FD2"/>
    <w:rsid w:val="006752EB"/>
    <w:rsid w:val="00676121"/>
    <w:rsid w:val="006837B5"/>
    <w:rsid w:val="0068403E"/>
    <w:rsid w:val="006A43D8"/>
    <w:rsid w:val="006A7F8E"/>
    <w:rsid w:val="006B2C26"/>
    <w:rsid w:val="006B4010"/>
    <w:rsid w:val="006B5BF1"/>
    <w:rsid w:val="006C14FA"/>
    <w:rsid w:val="006C773D"/>
    <w:rsid w:val="006C78F1"/>
    <w:rsid w:val="006D3765"/>
    <w:rsid w:val="006D5841"/>
    <w:rsid w:val="006D5F3E"/>
    <w:rsid w:val="006E12C8"/>
    <w:rsid w:val="006E56BF"/>
    <w:rsid w:val="006E5730"/>
    <w:rsid w:val="006E5934"/>
    <w:rsid w:val="006F2B33"/>
    <w:rsid w:val="0070158F"/>
    <w:rsid w:val="00703D06"/>
    <w:rsid w:val="00706072"/>
    <w:rsid w:val="00707AAE"/>
    <w:rsid w:val="00711D49"/>
    <w:rsid w:val="00716352"/>
    <w:rsid w:val="00717A36"/>
    <w:rsid w:val="007223B8"/>
    <w:rsid w:val="0072241F"/>
    <w:rsid w:val="00722CBF"/>
    <w:rsid w:val="007309DA"/>
    <w:rsid w:val="00731F9E"/>
    <w:rsid w:val="00733B6C"/>
    <w:rsid w:val="007366F4"/>
    <w:rsid w:val="00737D1B"/>
    <w:rsid w:val="00740491"/>
    <w:rsid w:val="00741358"/>
    <w:rsid w:val="00745A29"/>
    <w:rsid w:val="00747BF0"/>
    <w:rsid w:val="00750089"/>
    <w:rsid w:val="0076567C"/>
    <w:rsid w:val="00770043"/>
    <w:rsid w:val="00771A89"/>
    <w:rsid w:val="0077244A"/>
    <w:rsid w:val="007742F7"/>
    <w:rsid w:val="007836BE"/>
    <w:rsid w:val="00790024"/>
    <w:rsid w:val="00790EFA"/>
    <w:rsid w:val="00790F1F"/>
    <w:rsid w:val="007A19BE"/>
    <w:rsid w:val="007A4F4C"/>
    <w:rsid w:val="007B0446"/>
    <w:rsid w:val="007B37C2"/>
    <w:rsid w:val="007C0FB3"/>
    <w:rsid w:val="007C297E"/>
    <w:rsid w:val="007C5CFC"/>
    <w:rsid w:val="007C6B6E"/>
    <w:rsid w:val="007C7FCC"/>
    <w:rsid w:val="007D607E"/>
    <w:rsid w:val="007E76A7"/>
    <w:rsid w:val="007F4A46"/>
    <w:rsid w:val="007F604A"/>
    <w:rsid w:val="007F6F04"/>
    <w:rsid w:val="007F725C"/>
    <w:rsid w:val="00801515"/>
    <w:rsid w:val="008020A8"/>
    <w:rsid w:val="00803B29"/>
    <w:rsid w:val="00807BAA"/>
    <w:rsid w:val="00815F18"/>
    <w:rsid w:val="0082144F"/>
    <w:rsid w:val="008226F2"/>
    <w:rsid w:val="00842FC5"/>
    <w:rsid w:val="00847778"/>
    <w:rsid w:val="00850653"/>
    <w:rsid w:val="00850E93"/>
    <w:rsid w:val="00852085"/>
    <w:rsid w:val="00855986"/>
    <w:rsid w:val="00857317"/>
    <w:rsid w:val="00860EA4"/>
    <w:rsid w:val="00861C04"/>
    <w:rsid w:val="00863B9B"/>
    <w:rsid w:val="00867492"/>
    <w:rsid w:val="0087310C"/>
    <w:rsid w:val="008733FB"/>
    <w:rsid w:val="008754A2"/>
    <w:rsid w:val="0088413E"/>
    <w:rsid w:val="008846B2"/>
    <w:rsid w:val="00890B34"/>
    <w:rsid w:val="00890CD9"/>
    <w:rsid w:val="0089109B"/>
    <w:rsid w:val="00892554"/>
    <w:rsid w:val="00897F2E"/>
    <w:rsid w:val="008A3F2E"/>
    <w:rsid w:val="008A5B17"/>
    <w:rsid w:val="008B139B"/>
    <w:rsid w:val="008B4ABA"/>
    <w:rsid w:val="008B507B"/>
    <w:rsid w:val="008D1B68"/>
    <w:rsid w:val="008D77E3"/>
    <w:rsid w:val="008E26F7"/>
    <w:rsid w:val="008E5980"/>
    <w:rsid w:val="008E6160"/>
    <w:rsid w:val="008F0258"/>
    <w:rsid w:val="008F1089"/>
    <w:rsid w:val="008F11CA"/>
    <w:rsid w:val="008F5CCA"/>
    <w:rsid w:val="008F71F3"/>
    <w:rsid w:val="00900F24"/>
    <w:rsid w:val="0090145F"/>
    <w:rsid w:val="00901AA7"/>
    <w:rsid w:val="00910F64"/>
    <w:rsid w:val="00912380"/>
    <w:rsid w:val="00917F2D"/>
    <w:rsid w:val="009224F0"/>
    <w:rsid w:val="00924895"/>
    <w:rsid w:val="00925A7B"/>
    <w:rsid w:val="00927D22"/>
    <w:rsid w:val="0093201C"/>
    <w:rsid w:val="009524B5"/>
    <w:rsid w:val="00955616"/>
    <w:rsid w:val="0095655F"/>
    <w:rsid w:val="00956B7B"/>
    <w:rsid w:val="00962814"/>
    <w:rsid w:val="009708E8"/>
    <w:rsid w:val="009765C3"/>
    <w:rsid w:val="009813E4"/>
    <w:rsid w:val="0098356F"/>
    <w:rsid w:val="0098390D"/>
    <w:rsid w:val="009841F2"/>
    <w:rsid w:val="00985770"/>
    <w:rsid w:val="0098594C"/>
    <w:rsid w:val="00987C97"/>
    <w:rsid w:val="00992CB6"/>
    <w:rsid w:val="00993FCF"/>
    <w:rsid w:val="009A665C"/>
    <w:rsid w:val="009B13F6"/>
    <w:rsid w:val="009C2CB2"/>
    <w:rsid w:val="009C3E30"/>
    <w:rsid w:val="009C5B4F"/>
    <w:rsid w:val="009C6DCA"/>
    <w:rsid w:val="009D1078"/>
    <w:rsid w:val="009D4CF2"/>
    <w:rsid w:val="009D5316"/>
    <w:rsid w:val="009E3310"/>
    <w:rsid w:val="009E5486"/>
    <w:rsid w:val="009E5AFB"/>
    <w:rsid w:val="00A02FEE"/>
    <w:rsid w:val="00A057B7"/>
    <w:rsid w:val="00A12345"/>
    <w:rsid w:val="00A1265A"/>
    <w:rsid w:val="00A21347"/>
    <w:rsid w:val="00A34DAB"/>
    <w:rsid w:val="00A35DF5"/>
    <w:rsid w:val="00A43B14"/>
    <w:rsid w:val="00A45A5E"/>
    <w:rsid w:val="00A46C6C"/>
    <w:rsid w:val="00A51FDF"/>
    <w:rsid w:val="00A5536D"/>
    <w:rsid w:val="00A5749B"/>
    <w:rsid w:val="00A63EA4"/>
    <w:rsid w:val="00A67DF4"/>
    <w:rsid w:val="00A74ED1"/>
    <w:rsid w:val="00A770D1"/>
    <w:rsid w:val="00A77673"/>
    <w:rsid w:val="00A77ACF"/>
    <w:rsid w:val="00A80321"/>
    <w:rsid w:val="00A81362"/>
    <w:rsid w:val="00A8270F"/>
    <w:rsid w:val="00A83174"/>
    <w:rsid w:val="00A85B83"/>
    <w:rsid w:val="00A869B5"/>
    <w:rsid w:val="00A91BDA"/>
    <w:rsid w:val="00A921FF"/>
    <w:rsid w:val="00A93C18"/>
    <w:rsid w:val="00A93E66"/>
    <w:rsid w:val="00A94B85"/>
    <w:rsid w:val="00A964DB"/>
    <w:rsid w:val="00AA3657"/>
    <w:rsid w:val="00AA5685"/>
    <w:rsid w:val="00AB409D"/>
    <w:rsid w:val="00AB50B7"/>
    <w:rsid w:val="00AB576C"/>
    <w:rsid w:val="00AB75EB"/>
    <w:rsid w:val="00AB783E"/>
    <w:rsid w:val="00AB7AE4"/>
    <w:rsid w:val="00AB7AF0"/>
    <w:rsid w:val="00AC035B"/>
    <w:rsid w:val="00AC5389"/>
    <w:rsid w:val="00AC5A83"/>
    <w:rsid w:val="00AC5D70"/>
    <w:rsid w:val="00AD414B"/>
    <w:rsid w:val="00AE53C9"/>
    <w:rsid w:val="00AE6106"/>
    <w:rsid w:val="00AF1201"/>
    <w:rsid w:val="00AF33AB"/>
    <w:rsid w:val="00AF5AB8"/>
    <w:rsid w:val="00AF7A4D"/>
    <w:rsid w:val="00B0466A"/>
    <w:rsid w:val="00B0537A"/>
    <w:rsid w:val="00B054C8"/>
    <w:rsid w:val="00B05780"/>
    <w:rsid w:val="00B14C1D"/>
    <w:rsid w:val="00B168E9"/>
    <w:rsid w:val="00B22E12"/>
    <w:rsid w:val="00B24EFD"/>
    <w:rsid w:val="00B275A9"/>
    <w:rsid w:val="00B30625"/>
    <w:rsid w:val="00B353AB"/>
    <w:rsid w:val="00B37213"/>
    <w:rsid w:val="00B40C0B"/>
    <w:rsid w:val="00B43A20"/>
    <w:rsid w:val="00B44A9F"/>
    <w:rsid w:val="00B53549"/>
    <w:rsid w:val="00B621D7"/>
    <w:rsid w:val="00B672F3"/>
    <w:rsid w:val="00B70865"/>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166C"/>
    <w:rsid w:val="00BC655C"/>
    <w:rsid w:val="00BC772B"/>
    <w:rsid w:val="00BD1466"/>
    <w:rsid w:val="00BD1D3E"/>
    <w:rsid w:val="00BD2C22"/>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11AA8"/>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4225"/>
    <w:rsid w:val="00C9640A"/>
    <w:rsid w:val="00CA70B1"/>
    <w:rsid w:val="00CA7323"/>
    <w:rsid w:val="00CB62BF"/>
    <w:rsid w:val="00CC22CF"/>
    <w:rsid w:val="00CC42F6"/>
    <w:rsid w:val="00CC669B"/>
    <w:rsid w:val="00CD04F7"/>
    <w:rsid w:val="00CD758A"/>
    <w:rsid w:val="00CE1298"/>
    <w:rsid w:val="00CE4AE4"/>
    <w:rsid w:val="00CE7EBD"/>
    <w:rsid w:val="00CF259B"/>
    <w:rsid w:val="00CF2944"/>
    <w:rsid w:val="00CF40F3"/>
    <w:rsid w:val="00CF560B"/>
    <w:rsid w:val="00D00C91"/>
    <w:rsid w:val="00D01A0A"/>
    <w:rsid w:val="00D0603B"/>
    <w:rsid w:val="00D11712"/>
    <w:rsid w:val="00D14104"/>
    <w:rsid w:val="00D15192"/>
    <w:rsid w:val="00D15474"/>
    <w:rsid w:val="00D158E3"/>
    <w:rsid w:val="00D27786"/>
    <w:rsid w:val="00D334D2"/>
    <w:rsid w:val="00D418B2"/>
    <w:rsid w:val="00D4415C"/>
    <w:rsid w:val="00D5223E"/>
    <w:rsid w:val="00D53903"/>
    <w:rsid w:val="00D5593E"/>
    <w:rsid w:val="00D61241"/>
    <w:rsid w:val="00D6162B"/>
    <w:rsid w:val="00D62002"/>
    <w:rsid w:val="00D622A8"/>
    <w:rsid w:val="00D6593C"/>
    <w:rsid w:val="00D65AD0"/>
    <w:rsid w:val="00D70B49"/>
    <w:rsid w:val="00D71422"/>
    <w:rsid w:val="00D733D1"/>
    <w:rsid w:val="00D81902"/>
    <w:rsid w:val="00D83D08"/>
    <w:rsid w:val="00D92F72"/>
    <w:rsid w:val="00D94994"/>
    <w:rsid w:val="00D95745"/>
    <w:rsid w:val="00D95C1A"/>
    <w:rsid w:val="00DA02B8"/>
    <w:rsid w:val="00DA31C0"/>
    <w:rsid w:val="00DA56A3"/>
    <w:rsid w:val="00DA5CD8"/>
    <w:rsid w:val="00DA6044"/>
    <w:rsid w:val="00DA72B1"/>
    <w:rsid w:val="00DB2131"/>
    <w:rsid w:val="00DB3DD1"/>
    <w:rsid w:val="00DC4E2A"/>
    <w:rsid w:val="00DD193E"/>
    <w:rsid w:val="00DD1EA2"/>
    <w:rsid w:val="00DD384D"/>
    <w:rsid w:val="00DD5769"/>
    <w:rsid w:val="00DE1064"/>
    <w:rsid w:val="00DE5BF1"/>
    <w:rsid w:val="00DF424D"/>
    <w:rsid w:val="00DF425A"/>
    <w:rsid w:val="00DF5827"/>
    <w:rsid w:val="00E018AC"/>
    <w:rsid w:val="00E101C9"/>
    <w:rsid w:val="00E16BD8"/>
    <w:rsid w:val="00E1784D"/>
    <w:rsid w:val="00E21379"/>
    <w:rsid w:val="00E22A0A"/>
    <w:rsid w:val="00E30EA2"/>
    <w:rsid w:val="00E30EEC"/>
    <w:rsid w:val="00E374B0"/>
    <w:rsid w:val="00E418D1"/>
    <w:rsid w:val="00E41B95"/>
    <w:rsid w:val="00E41DFC"/>
    <w:rsid w:val="00E44BC4"/>
    <w:rsid w:val="00E4515D"/>
    <w:rsid w:val="00E51A0C"/>
    <w:rsid w:val="00E530C4"/>
    <w:rsid w:val="00E60A46"/>
    <w:rsid w:val="00E6295B"/>
    <w:rsid w:val="00E640D0"/>
    <w:rsid w:val="00E66814"/>
    <w:rsid w:val="00E66A62"/>
    <w:rsid w:val="00E738EB"/>
    <w:rsid w:val="00E74866"/>
    <w:rsid w:val="00E748D8"/>
    <w:rsid w:val="00E74EFD"/>
    <w:rsid w:val="00E75CCD"/>
    <w:rsid w:val="00E809E8"/>
    <w:rsid w:val="00E83343"/>
    <w:rsid w:val="00E87EA4"/>
    <w:rsid w:val="00E93D17"/>
    <w:rsid w:val="00E950CE"/>
    <w:rsid w:val="00EA2AD9"/>
    <w:rsid w:val="00EA75A8"/>
    <w:rsid w:val="00EB08FF"/>
    <w:rsid w:val="00EB3B74"/>
    <w:rsid w:val="00EB60A9"/>
    <w:rsid w:val="00EB748C"/>
    <w:rsid w:val="00EC344E"/>
    <w:rsid w:val="00EC6CC7"/>
    <w:rsid w:val="00EC7672"/>
    <w:rsid w:val="00ED5DDA"/>
    <w:rsid w:val="00ED6208"/>
    <w:rsid w:val="00EE18A7"/>
    <w:rsid w:val="00EE22AA"/>
    <w:rsid w:val="00EF0E64"/>
    <w:rsid w:val="00EF2239"/>
    <w:rsid w:val="00EF2B09"/>
    <w:rsid w:val="00EF7D3C"/>
    <w:rsid w:val="00F02003"/>
    <w:rsid w:val="00F12AEA"/>
    <w:rsid w:val="00F31E66"/>
    <w:rsid w:val="00F3653D"/>
    <w:rsid w:val="00F50F0C"/>
    <w:rsid w:val="00F54B8C"/>
    <w:rsid w:val="00F57C7C"/>
    <w:rsid w:val="00F6357D"/>
    <w:rsid w:val="00F712DA"/>
    <w:rsid w:val="00F8187A"/>
    <w:rsid w:val="00F83C22"/>
    <w:rsid w:val="00F97CCD"/>
    <w:rsid w:val="00FA67DF"/>
    <w:rsid w:val="00FB16E3"/>
    <w:rsid w:val="00FB2373"/>
    <w:rsid w:val="00FB4957"/>
    <w:rsid w:val="00FC3A24"/>
    <w:rsid w:val="00FD388F"/>
    <w:rsid w:val="00FD439A"/>
    <w:rsid w:val="00FD4DEC"/>
    <w:rsid w:val="00FE6190"/>
    <w:rsid w:val="00FF3FF9"/>
    <w:rsid w:val="00FF6157"/>
    <w:rsid w:val="00FF68C5"/>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11826762">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B5BC6-4193-476E-B1CF-9976A3B0E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72</TotalTime>
  <Pages>26</Pages>
  <Words>10783</Words>
  <Characters>87346</Characters>
  <Application>Microsoft Office Word</Application>
  <DocSecurity>0</DocSecurity>
  <Lines>727</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544</cp:revision>
  <cp:lastPrinted>2023-11-28T15:26:00Z</cp:lastPrinted>
  <dcterms:created xsi:type="dcterms:W3CDTF">2023-10-23T09:23:00Z</dcterms:created>
  <dcterms:modified xsi:type="dcterms:W3CDTF">2023-12-10T18:12:00Z</dcterms:modified>
</cp:coreProperties>
</file>